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5FA0BE52">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6A1E10D2"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A77B58">
              <w:rPr>
                <w:noProof/>
                <w:webHidden/>
              </w:rPr>
              <w:t>2</w:t>
            </w:r>
            <w:r w:rsidR="000355CD">
              <w:rPr>
                <w:noProof/>
                <w:webHidden/>
              </w:rPr>
              <w:fldChar w:fldCharType="end"/>
            </w:r>
          </w:hyperlink>
        </w:p>
        <w:p w14:paraId="04779C1C" w14:textId="6922860C"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sidR="00A77B58">
              <w:rPr>
                <w:noProof/>
                <w:webHidden/>
              </w:rPr>
              <w:t>3</w:t>
            </w:r>
            <w:r>
              <w:rPr>
                <w:noProof/>
                <w:webHidden/>
              </w:rPr>
              <w:fldChar w:fldCharType="end"/>
            </w:r>
          </w:hyperlink>
        </w:p>
        <w:p w14:paraId="7BAC8428" w14:textId="2235F61F"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sidR="00A77B58">
              <w:rPr>
                <w:noProof/>
                <w:webHidden/>
              </w:rPr>
              <w:t>4</w:t>
            </w:r>
            <w:r>
              <w:rPr>
                <w:noProof/>
                <w:webHidden/>
              </w:rPr>
              <w:fldChar w:fldCharType="end"/>
            </w:r>
          </w:hyperlink>
        </w:p>
        <w:p w14:paraId="2456F642" w14:textId="409F010A"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sidR="00A77B58">
              <w:rPr>
                <w:noProof/>
                <w:webHidden/>
              </w:rPr>
              <w:t>11</w:t>
            </w:r>
            <w:r>
              <w:rPr>
                <w:noProof/>
                <w:webHidden/>
              </w:rPr>
              <w:fldChar w:fldCharType="end"/>
            </w:r>
          </w:hyperlink>
        </w:p>
        <w:p w14:paraId="3732020B" w14:textId="6FA19751"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sidR="00A77B58">
              <w:rPr>
                <w:noProof/>
                <w:webHidden/>
              </w:rPr>
              <w:t>11</w:t>
            </w:r>
            <w:r>
              <w:rPr>
                <w:noProof/>
                <w:webHidden/>
              </w:rPr>
              <w:fldChar w:fldCharType="end"/>
            </w:r>
          </w:hyperlink>
        </w:p>
        <w:p w14:paraId="14851F17" w14:textId="482F8B1E"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sidR="00A77B58">
              <w:rPr>
                <w:noProof/>
                <w:webHidden/>
              </w:rPr>
              <w:t>13</w:t>
            </w:r>
            <w:r>
              <w:rPr>
                <w:noProof/>
                <w:webHidden/>
              </w:rPr>
              <w:fldChar w:fldCharType="end"/>
            </w:r>
          </w:hyperlink>
        </w:p>
        <w:p w14:paraId="52066695" w14:textId="7EA1A907"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sidR="00A77B58">
              <w:rPr>
                <w:noProof/>
                <w:webHidden/>
              </w:rPr>
              <w:t>14</w:t>
            </w:r>
            <w:r>
              <w:rPr>
                <w:noProof/>
                <w:webHidden/>
              </w:rPr>
              <w:fldChar w:fldCharType="end"/>
            </w:r>
          </w:hyperlink>
        </w:p>
        <w:p w14:paraId="5A9A48EE" w14:textId="63009B3B"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sidR="00A77B58">
              <w:rPr>
                <w:noProof/>
                <w:webHidden/>
              </w:rPr>
              <w:t>17</w:t>
            </w:r>
            <w:r>
              <w:rPr>
                <w:noProof/>
                <w:webHidden/>
              </w:rPr>
              <w:fldChar w:fldCharType="end"/>
            </w:r>
          </w:hyperlink>
        </w:p>
        <w:p w14:paraId="6BECB464" w14:textId="0237B4C8"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sidR="00A77B58">
              <w:rPr>
                <w:noProof/>
                <w:webHidden/>
              </w:rPr>
              <w:t>18</w:t>
            </w:r>
            <w:r>
              <w:rPr>
                <w:noProof/>
                <w:webHidden/>
              </w:rPr>
              <w:fldChar w:fldCharType="end"/>
            </w:r>
          </w:hyperlink>
        </w:p>
        <w:p w14:paraId="72D149AD" w14:textId="7617386A"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sidR="00A77B58">
              <w:rPr>
                <w:noProof/>
                <w:webHidden/>
              </w:rPr>
              <w:t>18</w:t>
            </w:r>
            <w:r>
              <w:rPr>
                <w:noProof/>
                <w:webHidden/>
              </w:rPr>
              <w:fldChar w:fldCharType="end"/>
            </w:r>
          </w:hyperlink>
        </w:p>
        <w:p w14:paraId="62045AAC" w14:textId="61CDF4FC"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sidR="00A77B58">
              <w:rPr>
                <w:noProof/>
                <w:webHidden/>
              </w:rPr>
              <w:t>18</w:t>
            </w:r>
            <w:r>
              <w:rPr>
                <w:noProof/>
                <w:webHidden/>
              </w:rPr>
              <w:fldChar w:fldCharType="end"/>
            </w:r>
          </w:hyperlink>
        </w:p>
        <w:p w14:paraId="5C1756D1" w14:textId="6600E97A"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sidR="00A77B58">
              <w:rPr>
                <w:noProof/>
                <w:webHidden/>
              </w:rPr>
              <w:t>22</w:t>
            </w:r>
            <w:r>
              <w:rPr>
                <w:noProof/>
                <w:webHidden/>
              </w:rPr>
              <w:fldChar w:fldCharType="end"/>
            </w:r>
          </w:hyperlink>
        </w:p>
        <w:p w14:paraId="066A8412" w14:textId="30A2A51E"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sidR="00A77B58">
              <w:rPr>
                <w:noProof/>
                <w:webHidden/>
              </w:rPr>
              <w:t>24</w:t>
            </w:r>
            <w:r>
              <w:rPr>
                <w:noProof/>
                <w:webHidden/>
              </w:rPr>
              <w:fldChar w:fldCharType="end"/>
            </w:r>
          </w:hyperlink>
        </w:p>
        <w:p w14:paraId="3F59487B" w14:textId="5E561402"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sidR="00A77B58">
              <w:rPr>
                <w:noProof/>
                <w:webHidden/>
              </w:rPr>
              <w:t>24</w:t>
            </w:r>
            <w:r>
              <w:rPr>
                <w:noProof/>
                <w:webHidden/>
              </w:rPr>
              <w:fldChar w:fldCharType="end"/>
            </w:r>
          </w:hyperlink>
        </w:p>
        <w:p w14:paraId="5F3E7B63" w14:textId="6F6AF160"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sidR="00A77B58">
              <w:rPr>
                <w:noProof/>
                <w:webHidden/>
              </w:rPr>
              <w:t>26</w:t>
            </w:r>
            <w:r>
              <w:rPr>
                <w:noProof/>
                <w:webHidden/>
              </w:rPr>
              <w:fldChar w:fldCharType="end"/>
            </w:r>
          </w:hyperlink>
        </w:p>
        <w:p w14:paraId="7B106399" w14:textId="422BC5ED"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sidR="00A77B58">
              <w:rPr>
                <w:noProof/>
                <w:webHidden/>
              </w:rPr>
              <w:t>28</w:t>
            </w:r>
            <w:r>
              <w:rPr>
                <w:noProof/>
                <w:webHidden/>
              </w:rPr>
              <w:fldChar w:fldCharType="end"/>
            </w:r>
          </w:hyperlink>
        </w:p>
        <w:p w14:paraId="3EC9CE3B" w14:textId="6AD4EE0B"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sidR="00A77B58">
              <w:rPr>
                <w:noProof/>
                <w:webHidden/>
              </w:rPr>
              <w:t>28</w:t>
            </w:r>
            <w:r>
              <w:rPr>
                <w:noProof/>
                <w:webHidden/>
              </w:rPr>
              <w:fldChar w:fldCharType="end"/>
            </w:r>
          </w:hyperlink>
        </w:p>
        <w:p w14:paraId="5EF98BC4" w14:textId="431220B9"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sidR="00A77B58">
              <w:rPr>
                <w:noProof/>
                <w:webHidden/>
              </w:rPr>
              <w:t>32</w:t>
            </w:r>
            <w:r>
              <w:rPr>
                <w:noProof/>
                <w:webHidden/>
              </w:rPr>
              <w:fldChar w:fldCharType="end"/>
            </w:r>
          </w:hyperlink>
        </w:p>
        <w:p w14:paraId="2673D258" w14:textId="68C9CCEB"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sidR="00A77B58">
              <w:rPr>
                <w:noProof/>
                <w:webHidden/>
              </w:rPr>
              <w:t>34</w:t>
            </w:r>
            <w:r>
              <w:rPr>
                <w:noProof/>
                <w:webHidden/>
              </w:rPr>
              <w:fldChar w:fldCharType="end"/>
            </w:r>
          </w:hyperlink>
        </w:p>
        <w:p w14:paraId="44594246" w14:textId="173A7E78"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sidR="00A77B58">
              <w:rPr>
                <w:noProof/>
                <w:webHidden/>
              </w:rPr>
              <w:t>34</w:t>
            </w:r>
            <w:r>
              <w:rPr>
                <w:noProof/>
                <w:webHidden/>
              </w:rPr>
              <w:fldChar w:fldCharType="end"/>
            </w:r>
          </w:hyperlink>
        </w:p>
        <w:p w14:paraId="2F505C22" w14:textId="727815D2"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sidR="00A77B58">
              <w:rPr>
                <w:noProof/>
                <w:webHidden/>
              </w:rPr>
              <w:t>35</w:t>
            </w:r>
            <w:r>
              <w:rPr>
                <w:noProof/>
                <w:webHidden/>
              </w:rPr>
              <w:fldChar w:fldCharType="end"/>
            </w:r>
          </w:hyperlink>
        </w:p>
        <w:p w14:paraId="38EB62FD" w14:textId="424EDD15"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sidR="00A77B58">
              <w:rPr>
                <w:noProof/>
                <w:webHidden/>
              </w:rPr>
              <w:t>37</w:t>
            </w:r>
            <w:r>
              <w:rPr>
                <w:noProof/>
                <w:webHidden/>
              </w:rPr>
              <w:fldChar w:fldCharType="end"/>
            </w:r>
          </w:hyperlink>
        </w:p>
        <w:p w14:paraId="39414732" w14:textId="7A30A888"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sidR="00A77B58">
              <w:rPr>
                <w:noProof/>
                <w:webHidden/>
              </w:rPr>
              <w:t>37</w:t>
            </w:r>
            <w:r>
              <w:rPr>
                <w:noProof/>
                <w:webHidden/>
              </w:rPr>
              <w:fldChar w:fldCharType="end"/>
            </w:r>
          </w:hyperlink>
        </w:p>
        <w:p w14:paraId="1855275A" w14:textId="1EDDB7BC"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sidR="00A77B58">
              <w:rPr>
                <w:noProof/>
                <w:webHidden/>
              </w:rPr>
              <w:t>38</w:t>
            </w:r>
            <w:r>
              <w:rPr>
                <w:noProof/>
                <w:webHidden/>
              </w:rPr>
              <w:fldChar w:fldCharType="end"/>
            </w:r>
          </w:hyperlink>
        </w:p>
        <w:p w14:paraId="15D3678A" w14:textId="01163B0B"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sidR="00A77B58">
              <w:rPr>
                <w:noProof/>
                <w:webHidden/>
              </w:rPr>
              <w:t>39</w:t>
            </w:r>
            <w:r>
              <w:rPr>
                <w:noProof/>
                <w:webHidden/>
              </w:rPr>
              <w:fldChar w:fldCharType="end"/>
            </w:r>
          </w:hyperlink>
        </w:p>
        <w:p w14:paraId="6A37C351" w14:textId="590781B5"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sidR="00A77B58">
              <w:rPr>
                <w:noProof/>
                <w:webHidden/>
              </w:rPr>
              <w:t>41</w:t>
            </w:r>
            <w:r>
              <w:rPr>
                <w:noProof/>
                <w:webHidden/>
              </w:rPr>
              <w:fldChar w:fldCharType="end"/>
            </w:r>
          </w:hyperlink>
        </w:p>
        <w:p w14:paraId="784CDE61" w14:textId="19AEC0A6"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sidR="00A77B58">
              <w:rPr>
                <w:noProof/>
                <w:webHidden/>
              </w:rPr>
              <w:t>43</w:t>
            </w:r>
            <w:r>
              <w:rPr>
                <w:noProof/>
                <w:webHidden/>
              </w:rPr>
              <w:fldChar w:fldCharType="end"/>
            </w:r>
          </w:hyperlink>
        </w:p>
        <w:p w14:paraId="37FC14EB" w14:textId="7C890F71"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sidR="00A77B58">
              <w:rPr>
                <w:noProof/>
                <w:webHidden/>
              </w:rPr>
              <w:t>45</w:t>
            </w:r>
            <w:r>
              <w:rPr>
                <w:noProof/>
                <w:webHidden/>
              </w:rPr>
              <w:fldChar w:fldCharType="end"/>
            </w:r>
          </w:hyperlink>
        </w:p>
        <w:p w14:paraId="5CBB4194" w14:textId="0E3A33B6"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sidR="00A77B58">
              <w:rPr>
                <w:noProof/>
                <w:webHidden/>
              </w:rPr>
              <w:t>46</w:t>
            </w:r>
            <w:r>
              <w:rPr>
                <w:noProof/>
                <w:webHidden/>
              </w:rPr>
              <w:fldChar w:fldCharType="end"/>
            </w:r>
          </w:hyperlink>
        </w:p>
        <w:p w14:paraId="16CFAC2D" w14:textId="169C488B"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sidR="00A77B58">
              <w:rPr>
                <w:noProof/>
                <w:webHidden/>
              </w:rPr>
              <w:t>46</w:t>
            </w:r>
            <w:r>
              <w:rPr>
                <w:noProof/>
                <w:webHidden/>
              </w:rPr>
              <w:fldChar w:fldCharType="end"/>
            </w:r>
          </w:hyperlink>
        </w:p>
        <w:p w14:paraId="380CF2EB" w14:textId="4A329609"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sidR="00A77B58">
              <w:rPr>
                <w:noProof/>
                <w:webHidden/>
              </w:rPr>
              <w:t>48</w:t>
            </w:r>
            <w:r>
              <w:rPr>
                <w:noProof/>
                <w:webHidden/>
              </w:rPr>
              <w:fldChar w:fldCharType="end"/>
            </w:r>
          </w:hyperlink>
        </w:p>
        <w:p w14:paraId="63D00087" w14:textId="0DC3020C"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sidR="00A77B58">
              <w:rPr>
                <w:noProof/>
                <w:webHidden/>
              </w:rPr>
              <w:t>50</w:t>
            </w:r>
            <w:r>
              <w:rPr>
                <w:noProof/>
                <w:webHidden/>
              </w:rPr>
              <w:fldChar w:fldCharType="end"/>
            </w:r>
          </w:hyperlink>
        </w:p>
        <w:p w14:paraId="3DB12F1B" w14:textId="5C76E62D"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sidR="00A77B58">
              <w:rPr>
                <w:noProof/>
                <w:webHidden/>
              </w:rPr>
              <w:t>50</w:t>
            </w:r>
            <w:r>
              <w:rPr>
                <w:noProof/>
                <w:webHidden/>
              </w:rPr>
              <w:fldChar w:fldCharType="end"/>
            </w:r>
          </w:hyperlink>
        </w:p>
        <w:p w14:paraId="51690682" w14:textId="59C1B95E"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sidR="00A77B58">
              <w:rPr>
                <w:noProof/>
                <w:webHidden/>
              </w:rPr>
              <w:t>52</w:t>
            </w:r>
            <w:r>
              <w:rPr>
                <w:noProof/>
                <w:webHidden/>
              </w:rPr>
              <w:fldChar w:fldCharType="end"/>
            </w:r>
          </w:hyperlink>
        </w:p>
        <w:p w14:paraId="452B920D" w14:textId="7D1B81ED"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sidR="00A77B58">
              <w:rPr>
                <w:noProof/>
                <w:webHidden/>
              </w:rPr>
              <w:t>57</w:t>
            </w:r>
            <w:r>
              <w:rPr>
                <w:noProof/>
                <w:webHidden/>
              </w:rPr>
              <w:fldChar w:fldCharType="end"/>
            </w:r>
          </w:hyperlink>
        </w:p>
        <w:p w14:paraId="338EDAFC" w14:textId="778D1410"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sidR="00A77B58">
              <w:rPr>
                <w:noProof/>
                <w:webHidden/>
              </w:rPr>
              <w:t>60</w:t>
            </w:r>
            <w:r>
              <w:rPr>
                <w:noProof/>
                <w:webHidden/>
              </w:rPr>
              <w:fldChar w:fldCharType="end"/>
            </w:r>
          </w:hyperlink>
        </w:p>
        <w:p w14:paraId="0A73BC5C" w14:textId="264FFB72"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sidR="00A77B58">
              <w:rPr>
                <w:noProof/>
                <w:webHidden/>
              </w:rPr>
              <w:t>60</w:t>
            </w:r>
            <w:r>
              <w:rPr>
                <w:noProof/>
                <w:webHidden/>
              </w:rPr>
              <w:fldChar w:fldCharType="end"/>
            </w:r>
          </w:hyperlink>
        </w:p>
        <w:p w14:paraId="150DBB7D" w14:textId="4AD688F1"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sidR="00A77B58">
              <w:rPr>
                <w:noProof/>
                <w:webHidden/>
              </w:rPr>
              <w:t>60</w:t>
            </w:r>
            <w:r>
              <w:rPr>
                <w:noProof/>
                <w:webHidden/>
              </w:rPr>
              <w:fldChar w:fldCharType="end"/>
            </w:r>
          </w:hyperlink>
        </w:p>
        <w:p w14:paraId="4ADE6860" w14:textId="5F39FC0C"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sidR="00A77B58">
              <w:rPr>
                <w:noProof/>
                <w:webHidden/>
              </w:rPr>
              <w:t>61</w:t>
            </w:r>
            <w:r>
              <w:rPr>
                <w:noProof/>
                <w:webHidden/>
              </w:rPr>
              <w:fldChar w:fldCharType="end"/>
            </w:r>
          </w:hyperlink>
        </w:p>
        <w:p w14:paraId="51570D08" w14:textId="36FBF967"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sidR="00A77B58">
              <w:rPr>
                <w:noProof/>
                <w:webHidden/>
              </w:rPr>
              <w:t>62</w:t>
            </w:r>
            <w:r>
              <w:rPr>
                <w:noProof/>
                <w:webHidden/>
              </w:rPr>
              <w:fldChar w:fldCharType="end"/>
            </w:r>
          </w:hyperlink>
        </w:p>
        <w:p w14:paraId="139BC3CD" w14:textId="1F800B6E"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sidR="00A77B58">
              <w:rPr>
                <w:noProof/>
                <w:webHidden/>
              </w:rPr>
              <w:t>64</w:t>
            </w:r>
            <w:r>
              <w:rPr>
                <w:noProof/>
                <w:webHidden/>
              </w:rPr>
              <w:fldChar w:fldCharType="end"/>
            </w:r>
          </w:hyperlink>
        </w:p>
        <w:p w14:paraId="59B3456B" w14:textId="42E34A27"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sidR="00A77B58">
              <w:rPr>
                <w:noProof/>
                <w:webHidden/>
              </w:rPr>
              <w:t>64</w:t>
            </w:r>
            <w:r>
              <w:rPr>
                <w:noProof/>
                <w:webHidden/>
              </w:rPr>
              <w:fldChar w:fldCharType="end"/>
            </w:r>
          </w:hyperlink>
        </w:p>
        <w:p w14:paraId="4D7B11AE" w14:textId="3E63AD85"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sidR="00A77B58">
              <w:rPr>
                <w:noProof/>
                <w:webHidden/>
              </w:rPr>
              <w:t>65</w:t>
            </w:r>
            <w:r>
              <w:rPr>
                <w:noProof/>
                <w:webHidden/>
              </w:rPr>
              <w:fldChar w:fldCharType="end"/>
            </w:r>
          </w:hyperlink>
        </w:p>
        <w:p w14:paraId="05622B10" w14:textId="7AF4BE33"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sidR="00A77B58">
              <w:rPr>
                <w:noProof/>
                <w:webHidden/>
              </w:rPr>
              <w:t>66</w:t>
            </w:r>
            <w:r>
              <w:rPr>
                <w:noProof/>
                <w:webHidden/>
              </w:rPr>
              <w:fldChar w:fldCharType="end"/>
            </w:r>
          </w:hyperlink>
        </w:p>
        <w:p w14:paraId="221AB90A" w14:textId="7BB7F8F9"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sidR="00A77B58">
              <w:rPr>
                <w:noProof/>
                <w:webHidden/>
              </w:rPr>
              <w:t>67</w:t>
            </w:r>
            <w:r>
              <w:rPr>
                <w:noProof/>
                <w:webHidden/>
              </w:rPr>
              <w:fldChar w:fldCharType="end"/>
            </w:r>
          </w:hyperlink>
        </w:p>
        <w:p w14:paraId="76397F42" w14:textId="72CB4212"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sidR="00A77B58">
              <w:rPr>
                <w:noProof/>
                <w:webHidden/>
              </w:rPr>
              <w:t>68</w:t>
            </w:r>
            <w:r>
              <w:rPr>
                <w:noProof/>
                <w:webHidden/>
              </w:rPr>
              <w:fldChar w:fldCharType="end"/>
            </w:r>
          </w:hyperlink>
        </w:p>
        <w:p w14:paraId="16D403E3" w14:textId="32C7F049"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sidR="00A77B58">
              <w:rPr>
                <w:noProof/>
                <w:webHidden/>
              </w:rPr>
              <w:t>69</w:t>
            </w:r>
            <w:r>
              <w:rPr>
                <w:noProof/>
                <w:webHidden/>
              </w:rPr>
              <w:fldChar w:fldCharType="end"/>
            </w:r>
          </w:hyperlink>
        </w:p>
        <w:p w14:paraId="5EA5C726" w14:textId="0705E02A"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sidR="00A77B58">
              <w:rPr>
                <w:noProof/>
                <w:webHidden/>
              </w:rPr>
              <w:t>70</w:t>
            </w:r>
            <w:r>
              <w:rPr>
                <w:noProof/>
                <w:webHidden/>
              </w:rPr>
              <w:fldChar w:fldCharType="end"/>
            </w:r>
          </w:hyperlink>
        </w:p>
        <w:p w14:paraId="18D5D2AD" w14:textId="3E2A53AD"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sidR="00A77B58">
              <w:rPr>
                <w:noProof/>
                <w:webHidden/>
              </w:rPr>
              <w:t>73</w:t>
            </w:r>
            <w:r>
              <w:rPr>
                <w:noProof/>
                <w:webHidden/>
              </w:rPr>
              <w:fldChar w:fldCharType="end"/>
            </w:r>
          </w:hyperlink>
        </w:p>
        <w:p w14:paraId="5DFFF077" w14:textId="31FE6ED2"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sidR="00A77B58">
              <w:rPr>
                <w:noProof/>
                <w:webHidden/>
              </w:rPr>
              <w:t>73</w:t>
            </w:r>
            <w:r>
              <w:rPr>
                <w:noProof/>
                <w:webHidden/>
              </w:rPr>
              <w:fldChar w:fldCharType="end"/>
            </w:r>
          </w:hyperlink>
        </w:p>
        <w:p w14:paraId="3EB8F938" w14:textId="38B96701"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sidR="00A77B58">
              <w:rPr>
                <w:noProof/>
                <w:webHidden/>
              </w:rPr>
              <w:t>74</w:t>
            </w:r>
            <w:r>
              <w:rPr>
                <w:noProof/>
                <w:webHidden/>
              </w:rPr>
              <w:fldChar w:fldCharType="end"/>
            </w:r>
          </w:hyperlink>
        </w:p>
        <w:p w14:paraId="593DBA13" w14:textId="211CB38C"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sidR="00A77B58">
              <w:rPr>
                <w:noProof/>
                <w:webHidden/>
              </w:rPr>
              <w:t>75</w:t>
            </w:r>
            <w:r>
              <w:rPr>
                <w:noProof/>
                <w:webHidden/>
              </w:rPr>
              <w:fldChar w:fldCharType="end"/>
            </w:r>
          </w:hyperlink>
        </w:p>
        <w:p w14:paraId="301857D9" w14:textId="34BC6030"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sidR="00A77B58">
              <w:rPr>
                <w:noProof/>
                <w:webHidden/>
              </w:rPr>
              <w:t>76</w:t>
            </w:r>
            <w:r>
              <w:rPr>
                <w:noProof/>
                <w:webHidden/>
              </w:rPr>
              <w:fldChar w:fldCharType="end"/>
            </w:r>
          </w:hyperlink>
        </w:p>
        <w:p w14:paraId="30EEFDB8" w14:textId="05729859"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sidR="00A77B58">
              <w:rPr>
                <w:noProof/>
                <w:webHidden/>
              </w:rPr>
              <w:t>77</w:t>
            </w:r>
            <w:r>
              <w:rPr>
                <w:noProof/>
                <w:webHidden/>
              </w:rPr>
              <w:fldChar w:fldCharType="end"/>
            </w:r>
          </w:hyperlink>
        </w:p>
        <w:p w14:paraId="5B88462C" w14:textId="1B5EE5E8"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sidR="00A77B58">
              <w:rPr>
                <w:noProof/>
                <w:webHidden/>
              </w:rPr>
              <w:t>78</w:t>
            </w:r>
            <w:r>
              <w:rPr>
                <w:noProof/>
                <w:webHidden/>
              </w:rPr>
              <w:fldChar w:fldCharType="end"/>
            </w:r>
          </w:hyperlink>
        </w:p>
        <w:p w14:paraId="15F8E705" w14:textId="70DE128A"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sidR="00A77B58">
              <w:rPr>
                <w:noProof/>
                <w:webHidden/>
              </w:rPr>
              <w:t>79</w:t>
            </w:r>
            <w:r>
              <w:rPr>
                <w:noProof/>
                <w:webHidden/>
              </w:rPr>
              <w:fldChar w:fldCharType="end"/>
            </w:r>
          </w:hyperlink>
        </w:p>
        <w:p w14:paraId="08C366EA" w14:textId="74321F9C"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sidR="00A77B58">
              <w:rPr>
                <w:noProof/>
                <w:webHidden/>
              </w:rPr>
              <w:t>82</w:t>
            </w:r>
            <w:r>
              <w:rPr>
                <w:noProof/>
                <w:webHidden/>
              </w:rPr>
              <w:fldChar w:fldCharType="end"/>
            </w:r>
          </w:hyperlink>
        </w:p>
        <w:p w14:paraId="4B4FC60C" w14:textId="38CED21F"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sidR="00A77B58">
              <w:rPr>
                <w:noProof/>
                <w:webHidden/>
              </w:rPr>
              <w:t>82</w:t>
            </w:r>
            <w:r>
              <w:rPr>
                <w:noProof/>
                <w:webHidden/>
              </w:rPr>
              <w:fldChar w:fldCharType="end"/>
            </w:r>
          </w:hyperlink>
        </w:p>
        <w:p w14:paraId="4E6D8630" w14:textId="03FD4D40"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sidR="00A77B58">
              <w:rPr>
                <w:noProof/>
                <w:webHidden/>
              </w:rPr>
              <w:t>83</w:t>
            </w:r>
            <w:r>
              <w:rPr>
                <w:noProof/>
                <w:webHidden/>
              </w:rPr>
              <w:fldChar w:fldCharType="end"/>
            </w:r>
          </w:hyperlink>
        </w:p>
        <w:p w14:paraId="5AC1B262" w14:textId="55E1604C"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sidR="00A77B58">
              <w:rPr>
                <w:noProof/>
                <w:webHidden/>
              </w:rPr>
              <w:t>84</w:t>
            </w:r>
            <w:r>
              <w:rPr>
                <w:noProof/>
                <w:webHidden/>
              </w:rPr>
              <w:fldChar w:fldCharType="end"/>
            </w:r>
          </w:hyperlink>
        </w:p>
        <w:p w14:paraId="53E5365D" w14:textId="7DA09884"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sidR="00A77B58">
              <w:rPr>
                <w:noProof/>
                <w:webHidden/>
              </w:rPr>
              <w:t>85</w:t>
            </w:r>
            <w:r>
              <w:rPr>
                <w:noProof/>
                <w:webHidden/>
              </w:rPr>
              <w:fldChar w:fldCharType="end"/>
            </w:r>
          </w:hyperlink>
        </w:p>
        <w:p w14:paraId="1B6362AE" w14:textId="6D4BA3AD"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sidR="00A77B58">
              <w:rPr>
                <w:noProof/>
                <w:webHidden/>
              </w:rPr>
              <w:t>86</w:t>
            </w:r>
            <w:r>
              <w:rPr>
                <w:noProof/>
                <w:webHidden/>
              </w:rPr>
              <w:fldChar w:fldCharType="end"/>
            </w:r>
          </w:hyperlink>
        </w:p>
        <w:p w14:paraId="4ECD7F55" w14:textId="7FFBE7DA"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sidR="00A77B58">
              <w:rPr>
                <w:noProof/>
                <w:webHidden/>
              </w:rPr>
              <w:t>87</w:t>
            </w:r>
            <w:r>
              <w:rPr>
                <w:noProof/>
                <w:webHidden/>
              </w:rPr>
              <w:fldChar w:fldCharType="end"/>
            </w:r>
          </w:hyperlink>
        </w:p>
        <w:p w14:paraId="3C9ABCB7" w14:textId="13C71D97"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sidR="00A77B58">
              <w:rPr>
                <w:noProof/>
                <w:webHidden/>
              </w:rPr>
              <w:t>88</w:t>
            </w:r>
            <w:r>
              <w:rPr>
                <w:noProof/>
                <w:webHidden/>
              </w:rPr>
              <w:fldChar w:fldCharType="end"/>
            </w:r>
          </w:hyperlink>
        </w:p>
        <w:p w14:paraId="17469458" w14:textId="6419AA07"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sidR="00A77B58">
              <w:rPr>
                <w:noProof/>
                <w:webHidden/>
              </w:rPr>
              <w:t>91</w:t>
            </w:r>
            <w:r>
              <w:rPr>
                <w:noProof/>
                <w:webHidden/>
              </w:rPr>
              <w:fldChar w:fldCharType="end"/>
            </w:r>
          </w:hyperlink>
        </w:p>
        <w:p w14:paraId="09B5C1F9" w14:textId="60F73DA2"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sidR="00A77B58">
              <w:rPr>
                <w:noProof/>
                <w:webHidden/>
              </w:rPr>
              <w:t>91</w:t>
            </w:r>
            <w:r>
              <w:rPr>
                <w:noProof/>
                <w:webHidden/>
              </w:rPr>
              <w:fldChar w:fldCharType="end"/>
            </w:r>
          </w:hyperlink>
        </w:p>
        <w:p w14:paraId="1CDF244F" w14:textId="296347C4"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sidR="00A77B58">
              <w:rPr>
                <w:noProof/>
                <w:webHidden/>
              </w:rPr>
              <w:t>92</w:t>
            </w:r>
            <w:r>
              <w:rPr>
                <w:noProof/>
                <w:webHidden/>
              </w:rPr>
              <w:fldChar w:fldCharType="end"/>
            </w:r>
          </w:hyperlink>
        </w:p>
        <w:p w14:paraId="37809CAD" w14:textId="7D9B554F"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sidR="00A77B58">
              <w:rPr>
                <w:noProof/>
                <w:webHidden/>
              </w:rPr>
              <w:t>93</w:t>
            </w:r>
            <w:r>
              <w:rPr>
                <w:noProof/>
                <w:webHidden/>
              </w:rPr>
              <w:fldChar w:fldCharType="end"/>
            </w:r>
          </w:hyperlink>
        </w:p>
        <w:p w14:paraId="5C07789B" w14:textId="58430699"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sidR="00A77B58">
              <w:rPr>
                <w:noProof/>
                <w:webHidden/>
              </w:rPr>
              <w:t>94</w:t>
            </w:r>
            <w:r>
              <w:rPr>
                <w:noProof/>
                <w:webHidden/>
              </w:rPr>
              <w:fldChar w:fldCharType="end"/>
            </w:r>
          </w:hyperlink>
        </w:p>
        <w:p w14:paraId="25AAB165" w14:textId="0AD90935"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sidR="00A77B58">
              <w:rPr>
                <w:noProof/>
                <w:webHidden/>
              </w:rPr>
              <w:t>95</w:t>
            </w:r>
            <w:r>
              <w:rPr>
                <w:noProof/>
                <w:webHidden/>
              </w:rPr>
              <w:fldChar w:fldCharType="end"/>
            </w:r>
          </w:hyperlink>
        </w:p>
        <w:p w14:paraId="2064366D" w14:textId="7BC23D6F"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sidR="00A77B58">
              <w:rPr>
                <w:noProof/>
                <w:webHidden/>
              </w:rPr>
              <w:t>96</w:t>
            </w:r>
            <w:r>
              <w:rPr>
                <w:noProof/>
                <w:webHidden/>
              </w:rPr>
              <w:fldChar w:fldCharType="end"/>
            </w:r>
          </w:hyperlink>
        </w:p>
        <w:p w14:paraId="3F88B90E" w14:textId="710E6544"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sidR="00A77B58">
              <w:rPr>
                <w:noProof/>
                <w:webHidden/>
              </w:rPr>
              <w:t>98</w:t>
            </w:r>
            <w:r>
              <w:rPr>
                <w:noProof/>
                <w:webHidden/>
              </w:rPr>
              <w:fldChar w:fldCharType="end"/>
            </w:r>
          </w:hyperlink>
        </w:p>
        <w:p w14:paraId="7B303688" w14:textId="22DF7B83"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sidR="00A77B58">
              <w:rPr>
                <w:noProof/>
                <w:webHidden/>
              </w:rPr>
              <w:t>101</w:t>
            </w:r>
            <w:r>
              <w:rPr>
                <w:noProof/>
                <w:webHidden/>
              </w:rPr>
              <w:fldChar w:fldCharType="end"/>
            </w:r>
          </w:hyperlink>
        </w:p>
        <w:p w14:paraId="03A9078E" w14:textId="689E5BBB"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sidR="00A77B58">
              <w:rPr>
                <w:noProof/>
                <w:webHidden/>
              </w:rPr>
              <w:t>111</w:t>
            </w:r>
            <w:r>
              <w:rPr>
                <w:noProof/>
                <w:webHidden/>
              </w:rPr>
              <w:fldChar w:fldCharType="end"/>
            </w:r>
          </w:hyperlink>
        </w:p>
        <w:p w14:paraId="069387B7" w14:textId="00340A7B"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sidR="00A77B58">
              <w:rPr>
                <w:noProof/>
                <w:webHidden/>
              </w:rPr>
              <w:t>111</w:t>
            </w:r>
            <w:r>
              <w:rPr>
                <w:noProof/>
                <w:webHidden/>
              </w:rPr>
              <w:fldChar w:fldCharType="end"/>
            </w:r>
          </w:hyperlink>
        </w:p>
        <w:p w14:paraId="64CA22A3" w14:textId="1DAF35F3"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sidR="00A77B58">
              <w:rPr>
                <w:noProof/>
                <w:webHidden/>
              </w:rPr>
              <w:t>113</w:t>
            </w:r>
            <w:r>
              <w:rPr>
                <w:noProof/>
                <w:webHidden/>
              </w:rPr>
              <w:fldChar w:fldCharType="end"/>
            </w:r>
          </w:hyperlink>
        </w:p>
        <w:p w14:paraId="399FB908" w14:textId="7EB26DB9"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sidR="00A77B58">
              <w:rPr>
                <w:noProof/>
                <w:webHidden/>
              </w:rPr>
              <w:t>114</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2BF6AFAA"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A77B58">
          <w:rPr>
            <w:noProof/>
            <w:webHidden/>
          </w:rPr>
          <w:t>20</w:t>
        </w:r>
        <w:r w:rsidR="000650AD">
          <w:rPr>
            <w:noProof/>
            <w:webHidden/>
          </w:rPr>
          <w:fldChar w:fldCharType="end"/>
        </w:r>
      </w:hyperlink>
    </w:p>
    <w:p w14:paraId="01B9F7A1" w14:textId="587044DD"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sidR="00A77B58">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5CF68D66"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sidR="00A77B58">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58BC6AE1"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sidR="00A77B58">
          <w:rPr>
            <w:noProof/>
            <w:webHidden/>
          </w:rPr>
          <w:t>43</w:t>
        </w:r>
        <w:r>
          <w:rPr>
            <w:noProof/>
            <w:webHidden/>
          </w:rPr>
          <w:fldChar w:fldCharType="end"/>
        </w:r>
      </w:hyperlink>
    </w:p>
    <w:p w14:paraId="22D50849" w14:textId="41D8DA06"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sidR="00A77B58">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69E450F4"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sidR="00A77B58">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39D8DC0A"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sidR="00A77B58">
          <w:rPr>
            <w:noProof/>
            <w:webHidden/>
          </w:rPr>
          <w:t>47</w:t>
        </w:r>
        <w:r>
          <w:rPr>
            <w:noProof/>
            <w:webHidden/>
          </w:rPr>
          <w:fldChar w:fldCharType="end"/>
        </w:r>
      </w:hyperlink>
    </w:p>
    <w:p w14:paraId="4140DC96" w14:textId="39840CE8"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sidR="00A77B58">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259211FD"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sidR="00A77B58">
          <w:rPr>
            <w:noProof/>
            <w:webHidden/>
          </w:rPr>
          <w:t>63</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07F46804"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sidR="00A77B58">
          <w:rPr>
            <w:noProof/>
            <w:webHidden/>
          </w:rPr>
          <w:t>7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3056BBFF"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sidR="00A77B58">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0F9E9ABE"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sidR="00A77B58">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55157A59"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sidR="00A77B58">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042FF479"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sidR="00A77B58">
          <w:rPr>
            <w:noProof/>
            <w:webHidden/>
          </w:rPr>
          <w:t>101</w:t>
        </w:r>
        <w:r>
          <w:rPr>
            <w:noProof/>
            <w:webHidden/>
          </w:rPr>
          <w:fldChar w:fldCharType="end"/>
        </w:r>
      </w:hyperlink>
    </w:p>
    <w:p w14:paraId="2EB4A606" w14:textId="45746C1A"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sidR="00A77B58">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7A2DCDE6"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A77B58">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376F9F16"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sidR="00A77B58">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66AB983F"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sidR="00A77B58">
          <w:rPr>
            <w:noProof/>
            <w:webHidden/>
          </w:rPr>
          <w:t>25</w:t>
        </w:r>
        <w:r>
          <w:rPr>
            <w:noProof/>
            <w:webHidden/>
          </w:rPr>
          <w:fldChar w:fldCharType="end"/>
        </w:r>
      </w:hyperlink>
    </w:p>
    <w:p w14:paraId="116FB5FB" w14:textId="773833D5"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sidR="00A77B58">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487FCE15"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sidR="00A77B58">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4B67B50C"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sidR="00A77B58">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6C553E7B"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sidR="00A77B58">
          <w:rPr>
            <w:noProof/>
            <w:webHidden/>
          </w:rPr>
          <w:t>70</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5E17AC01"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sidR="00A77B58">
          <w:rPr>
            <w:noProof/>
            <w:webHidden/>
          </w:rPr>
          <w:t>7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0BC4440A"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sidR="00A77B58">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6B693FB6"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sidR="00A77B58">
          <w:rPr>
            <w:noProof/>
            <w:webHidden/>
          </w:rPr>
          <w:t>97</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52795B6E"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A77B58">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763286DA"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sidR="00A77B58">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014B3354"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A77B58">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2B6DB60B"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A77B58">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0E6F9146"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A77B58">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1459CEBF"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A77B58">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6A96558F"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sidR="00A77B58">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r w:rsidR="00991244" w:rsidRPr="00E30ECE">
        <w:rPr>
          <w:color w:val="156082" w:themeColor="accent1"/>
        </w:rPr>
        <w:t>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r w:rsidR="002B6878" w:rsidRPr="00F53F1A">
        <w:t>可供性理論從</w:t>
      </w:r>
      <w:r w:rsidR="002B6878" w:rsidRPr="00F53F1A">
        <w:t>Gibson</w:t>
      </w:r>
      <w:r w:rsidR="002B6878" w:rsidRPr="00F53F1A">
        <w:t>的生態心理學出發，主張生物與環境間的互動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可供性的概念從「存在」走向「知覺」與「互動探索」，不僅拓展了可供性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可供性與可供性實現</w:t>
      </w:r>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可供性之間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元性時，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E61218">
        <w:rPr>
          <w:color w:val="156082" w:themeColor="accent1"/>
        </w:rPr>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E61218">
        <w:rPr>
          <w:color w:val="156082" w:themeColor="accent1"/>
        </w:rPr>
        <w:t>結構式雙元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4E34A0D" w:rsidR="005B0CF5" w:rsidRDefault="004A306E" w:rsidP="0048175B">
      <w:pPr>
        <w:pStyle w:val="15"/>
        <w:ind w:firstLine="480"/>
        <w:rPr>
          <w:rFonts w:cstheme="majorBidi"/>
          <w:b/>
          <w:sz w:val="36"/>
          <w:szCs w:val="40"/>
        </w:rPr>
      </w:pPr>
      <w:r w:rsidRPr="00EA6B8B">
        <w:rPr>
          <w:color w:val="156082" w:themeColor="accent1"/>
        </w:rPr>
        <w:t>情境式雙元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情境式雙元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71B20615"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1414FB">
        <w:rPr>
          <w:rFonts w:hint="eastAsia"/>
        </w:rPr>
        <w:t>並</w:t>
      </w:r>
      <w:r w:rsidR="00F4337C">
        <w:rPr>
          <w:rFonts w:hint="eastAsia"/>
        </w:rPr>
        <w:t>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41854FA0"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D2DFD">
        <w:rPr>
          <w:rFonts w:hint="eastAsia"/>
        </w:rPr>
        <w:t>的</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324C7C7A"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7935966F"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資料分析通常並非以線性的方式進行，而是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1765FD">
        <w:rPr>
          <w:rFonts w:hint="eastAsia"/>
        </w:rPr>
        <w:t>使得</w:t>
      </w:r>
      <w:r w:rsidR="00460D95" w:rsidRPr="00B47C41">
        <w:rPr>
          <w:rFonts w:hint="eastAsia"/>
          <w:color w:val="EE0000"/>
        </w:rPr>
        <w:t>研究</w:t>
      </w:r>
      <w:r w:rsidR="00371CF3" w:rsidRPr="00B47C41">
        <w:rPr>
          <w:rFonts w:hint="eastAsia"/>
          <w:color w:val="EE0000"/>
        </w:rPr>
        <w:t>分析</w:t>
      </w:r>
      <w:r w:rsidR="00460D95" w:rsidRPr="00B47C41">
        <w:rPr>
          <w:rFonts w:hint="eastAsia"/>
          <w:color w:val="EE0000"/>
        </w:rPr>
        <w:t>人員、資料</w:t>
      </w:r>
      <w:r w:rsidR="00726E7C" w:rsidRPr="00B47C41">
        <w:rPr>
          <w:rFonts w:hint="eastAsia"/>
          <w:color w:val="EE0000"/>
        </w:rPr>
        <w:t>來源與</w:t>
      </w:r>
      <w:r w:rsidR="00BB22FC" w:rsidRPr="00B47C41">
        <w:rPr>
          <w:rFonts w:hint="eastAsia"/>
          <w:color w:val="EE0000"/>
        </w:rPr>
        <w:t>資料</w:t>
      </w:r>
      <w:r w:rsidR="00726E7C" w:rsidRPr="00B47C41">
        <w:rPr>
          <w:rFonts w:hint="eastAsia"/>
          <w:color w:val="EE0000"/>
        </w:rPr>
        <w:t>類型</w:t>
      </w:r>
      <w:r w:rsidR="008632EC" w:rsidRPr="00B47C41">
        <w:rPr>
          <w:rFonts w:hint="eastAsia"/>
          <w:color w:val="EE0000"/>
        </w:rPr>
        <w:t>之間的</w:t>
      </w:r>
      <w:r w:rsidR="008748C1" w:rsidRPr="00B47C41">
        <w:rPr>
          <w:rFonts w:hint="eastAsia"/>
          <w:color w:val="EE0000"/>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F9490B">
        <w:rPr>
          <w:rFonts w:hint="eastAsia"/>
        </w:rPr>
        <w:t>人員</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54BB5876" w:rsidR="0008036D" w:rsidRDefault="00C16AB2" w:rsidP="00EA19E0">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w:t>
      </w:r>
      <w:r w:rsidR="00EA19E0">
        <w:rPr>
          <w:rFonts w:hint="eastAsia"/>
        </w:rPr>
        <w:t>人員的</w:t>
      </w:r>
      <w:r w:rsidRPr="003154B4">
        <w:t>分析與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B071B2">
        <w:rPr>
          <w:rFonts w:hint="eastAsia"/>
        </w:rPr>
        <w:t>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92318D">
        <w:rPr>
          <w:color w:val="EE0000"/>
        </w:rPr>
        <w:t>詳細觀察與</w:t>
      </w:r>
      <w:r w:rsidR="005F5911" w:rsidRPr="0092318D">
        <w:rPr>
          <w:rFonts w:hint="eastAsia"/>
          <w:color w:val="EE0000"/>
        </w:rPr>
        <w:t>多樣化</w:t>
      </w:r>
      <w:r w:rsidRPr="0092318D">
        <w:rPr>
          <w:color w:val="EE0000"/>
        </w:rPr>
        <w:t>資料分析，</w:t>
      </w:r>
      <w:r w:rsidR="00594D59" w:rsidRPr="0092318D">
        <w:rPr>
          <w:rFonts w:hint="eastAsia"/>
          <w:color w:val="EE0000"/>
        </w:rPr>
        <w:t>揭露</w:t>
      </w:r>
      <w:r w:rsidRPr="0092318D">
        <w:rPr>
          <w:color w:val="EE0000"/>
        </w:rPr>
        <w:t>複雜事件</w:t>
      </w:r>
      <w:r w:rsidR="00C5353C" w:rsidRPr="0092318D">
        <w:rPr>
          <w:rFonts w:hint="eastAsia"/>
          <w:color w:val="EE0000"/>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w:t>
      </w:r>
      <w:r w:rsidR="000137F9" w:rsidRPr="0092318D">
        <w:rPr>
          <w:rFonts w:hint="eastAsia"/>
          <w:color w:val="EE0000"/>
        </w:rPr>
        <w:t>使</w:t>
      </w:r>
      <w:r w:rsidR="000137F9" w:rsidRPr="0092318D">
        <w:rPr>
          <w:color w:val="EE0000"/>
        </w:rPr>
        <w:t>既有理論</w:t>
      </w:r>
      <w:r w:rsidR="000137F9" w:rsidRPr="0092318D">
        <w:rPr>
          <w:rFonts w:hint="eastAsia"/>
          <w:color w:val="EE0000"/>
        </w:rPr>
        <w:t>更加立體、延伸出</w:t>
      </w:r>
      <w:r w:rsidR="000137F9" w:rsidRPr="0092318D">
        <w:rPr>
          <w:color w:val="EE0000"/>
        </w:rPr>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1D863A47"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A77B58">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4BF86469" w14:textId="7ED8AE30" w:rsidR="00A2220C" w:rsidRDefault="00E36465" w:rsidP="00582884">
      <w:pPr>
        <w:pStyle w:val="15"/>
        <w:ind w:firstLine="480"/>
        <w:rPr>
          <w:rFonts w:cstheme="majorBidi"/>
          <w:b/>
          <w:sz w:val="36"/>
          <w:szCs w:val="40"/>
        </w:rPr>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E3623F">
        <w:rPr>
          <w:rFonts w:hint="eastAsia"/>
        </w:rPr>
        <w:t>並</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32D5E026"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5D92169B"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006B2883" w:rsidRPr="00E52DA6">
        <w:rPr>
          <w:rFonts w:hint="eastAsia"/>
          <w:color w:val="EE0000"/>
        </w:rPr>
        <w:t>產業</w:t>
      </w:r>
      <w:r w:rsidRPr="00E52DA6">
        <w:rPr>
          <w:color w:val="EE0000"/>
        </w:rPr>
        <w:t>數位轉型壓力</w:t>
      </w:r>
      <w:r w:rsidRPr="0002482D">
        <w:t>。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w:t>
      </w:r>
      <w:r w:rsidRPr="00E52DA6">
        <w:rPr>
          <w:color w:val="EE0000"/>
        </w:rPr>
        <w:t>推動整體產業的價值再造</w:t>
      </w:r>
      <w:r w:rsidRPr="0002482D">
        <w:t>與</w:t>
      </w:r>
      <w:r w:rsidRPr="00E13995">
        <w:rPr>
          <w:rFonts w:hint="eastAsia"/>
          <w:color w:val="EE0000"/>
        </w:rPr>
        <w:t>供應鏈溝通協作機制的</w:t>
      </w:r>
      <w:r w:rsidRPr="00E13995">
        <w:rPr>
          <w:color w:val="EE0000"/>
        </w:rPr>
        <w:t>升級</w:t>
      </w:r>
      <w:r w:rsidRPr="0002482D">
        <w:t>，建立</w:t>
      </w:r>
      <w:r>
        <w:rPr>
          <w:rFonts w:hint="eastAsia"/>
        </w:rPr>
        <w:t>能</w:t>
      </w:r>
      <w:r w:rsidR="00DE48C8" w:rsidRPr="00C26B7A">
        <w:rPr>
          <w:rFonts w:hint="eastAsia"/>
          <w:color w:val="EE0000"/>
        </w:rPr>
        <w:t>實現</w:t>
      </w:r>
      <w:r w:rsidRPr="00C26B7A">
        <w:rPr>
          <w:rFonts w:hint="eastAsia"/>
          <w:color w:val="EE0000"/>
        </w:rPr>
        <w:t>永續</w:t>
      </w:r>
      <w:r w:rsidRPr="00C26B7A">
        <w:rPr>
          <w:color w:val="EE0000"/>
        </w:rPr>
        <w:t>的產業生態系</w:t>
      </w:r>
      <w:r w:rsidRPr="0002482D">
        <w:t>。</w:t>
      </w:r>
    </w:p>
    <w:p w14:paraId="28FDF8FB" w14:textId="1DE37500" w:rsidR="004B70EC" w:rsidRPr="004A3F52" w:rsidRDefault="004B70EC" w:rsidP="009536DF">
      <w:pPr>
        <w:pStyle w:val="15"/>
        <w:ind w:firstLine="480"/>
      </w:pPr>
      <w:r w:rsidRPr="004A3F52">
        <w:t>為探討企業在此</w:t>
      </w:r>
      <w:r w:rsidR="00541BA6" w:rsidRPr="004A3F52">
        <w:rPr>
          <w:rFonts w:hint="eastAsia"/>
        </w:rPr>
        <w:t>創新</w:t>
      </w:r>
      <w:r w:rsidRPr="004A3F52">
        <w:t>歷程中的</w:t>
      </w:r>
      <w:r w:rsidR="00236348">
        <w:rPr>
          <w:rFonts w:hint="eastAsia"/>
        </w:rPr>
        <w:t>策略</w:t>
      </w:r>
      <w:r w:rsidR="008D20BF">
        <w:rPr>
          <w:rFonts w:hint="eastAsia"/>
        </w:rPr>
        <w:t>與</w:t>
      </w:r>
      <w:r w:rsidR="00236348">
        <w:rPr>
          <w:rFonts w:hint="eastAsia"/>
        </w:rPr>
        <w:t>實踐</w:t>
      </w:r>
      <w:r w:rsidRPr="004A3F52">
        <w:t>，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w:t>
      </w:r>
      <w:r w:rsidR="00A52CCD">
        <w:rPr>
          <w:rFonts w:hint="eastAsia"/>
        </w:rPr>
        <w:t>創新</w:t>
      </w:r>
      <w:r w:rsidR="00386137" w:rsidRPr="004A3F52">
        <w:rPr>
          <w:rFonts w:hint="eastAsia"/>
        </w:rPr>
        <w:t>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604E8EC8"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w:t>
      </w:r>
      <w:r w:rsidRPr="00BA0F6F">
        <w:rPr>
          <w:color w:val="EE0000"/>
        </w:rPr>
        <w:t>制定</w:t>
      </w:r>
      <w:r w:rsidRPr="00BA0F6F">
        <w:rPr>
          <w:rFonts w:hint="eastAsia"/>
          <w:color w:val="EE0000"/>
        </w:rPr>
        <w:t>、</w:t>
      </w:r>
      <w:r w:rsidRPr="00BA0F6F">
        <w:rPr>
          <w:color w:val="EE0000"/>
        </w:rPr>
        <w:t>需求認知、</w:t>
      </w:r>
      <w:r w:rsidR="00806B5B" w:rsidRPr="00BA0F6F">
        <w:rPr>
          <w:color w:val="EE0000"/>
        </w:rPr>
        <w:t>探索</w:t>
      </w:r>
      <w:r w:rsidRPr="00BA0F6F">
        <w:rPr>
          <w:rFonts w:hint="eastAsia"/>
          <w:color w:val="EE0000"/>
        </w:rPr>
        <w:t>可供性</w:t>
      </w:r>
      <w:r w:rsidRPr="00BA0F6F">
        <w:rPr>
          <w:color w:val="EE0000"/>
        </w:rPr>
        <w:t>、</w:t>
      </w:r>
      <w:r w:rsidR="00806B5B" w:rsidRPr="00BA0F6F">
        <w:rPr>
          <w:rFonts w:hint="eastAsia"/>
          <w:color w:val="EE0000"/>
        </w:rPr>
        <w:t>雙元可供性實現</w:t>
      </w:r>
      <w:r w:rsidRPr="00BA0F6F">
        <w:rPr>
          <w:rFonts w:hint="eastAsia"/>
          <w:color w:val="EE0000"/>
        </w:rPr>
        <w:t>、</w:t>
      </w:r>
      <w:r w:rsidR="00F81ECD" w:rsidRPr="00BA0F6F">
        <w:rPr>
          <w:rFonts w:hint="eastAsia"/>
          <w:color w:val="EE0000"/>
        </w:rPr>
        <w:t>數位創新</w:t>
      </w:r>
      <w:r w:rsidRPr="00BA0F6F">
        <w:rPr>
          <w:color w:val="EE0000"/>
        </w:rPr>
        <w:t>結果、再制定</w:t>
      </w:r>
      <w:r w:rsidRPr="009536DF">
        <w:t>」</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7F278F1B"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sidR="00A77B58">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17E133B5" w:rsidR="000D306F" w:rsidRPr="009D16F8" w:rsidRDefault="008726DE" w:rsidP="009D16F8">
      <w:pPr>
        <w:pStyle w:val="15"/>
        <w:ind w:firstLine="480"/>
        <w:rPr>
          <w:color w:val="EE0000"/>
        </w:rPr>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sidRPr="00367E79">
        <w:rPr>
          <w:rFonts w:hint="eastAsia"/>
          <w:color w:val="156082" w:themeColor="accent1"/>
        </w:rPr>
        <w:t>釐清產業</w:t>
      </w:r>
      <w:r w:rsidR="006A1586" w:rsidRPr="00367E79">
        <w:rPr>
          <w:color w:val="156082" w:themeColor="accent1"/>
        </w:rPr>
        <w:t>問題並發展</w:t>
      </w:r>
      <w:r w:rsidR="002C11FC" w:rsidRPr="00367E79">
        <w:rPr>
          <w:rFonts w:hint="eastAsia"/>
          <w:color w:val="156082" w:themeColor="accent1"/>
        </w:rPr>
        <w:t>具體的</w:t>
      </w:r>
      <w:r w:rsidR="006A1586" w:rsidRPr="00367E79">
        <w:rPr>
          <w:color w:val="156082" w:themeColor="accent1"/>
        </w:rPr>
        <w:t>行動意圖</w:t>
      </w:r>
      <w:r w:rsidR="008723AA">
        <w:rPr>
          <w:rFonts w:hint="eastAsia"/>
        </w:rPr>
        <w:t>，</w:t>
      </w:r>
      <w:r w:rsidR="00C767A8">
        <w:rPr>
          <w:rFonts w:hint="eastAsia"/>
        </w:rPr>
        <w:t>透過</w:t>
      </w:r>
      <w:r w:rsidR="00C767A8" w:rsidRPr="00367E79">
        <w:rPr>
          <w:rFonts w:hint="eastAsia"/>
          <w:color w:val="EE0000"/>
        </w:rPr>
        <w:t>感知</w:t>
      </w:r>
      <w:r w:rsidR="008723AA" w:rsidRPr="00367E79">
        <w:rPr>
          <w:rFonts w:hint="eastAsia"/>
          <w:color w:val="EE0000"/>
        </w:rPr>
        <w:t>產業</w:t>
      </w:r>
      <w:r w:rsidR="000D306F" w:rsidRPr="00367E79">
        <w:rPr>
          <w:color w:val="EE0000"/>
        </w:rPr>
        <w:t>痛點、</w:t>
      </w:r>
      <w:r w:rsidR="00D55E50" w:rsidRPr="00367E79">
        <w:rPr>
          <w:rFonts w:hint="eastAsia"/>
          <w:color w:val="EE0000"/>
        </w:rPr>
        <w:t>數位</w:t>
      </w:r>
      <w:r w:rsidR="00673B9E" w:rsidRPr="00367E79">
        <w:rPr>
          <w:rFonts w:hint="eastAsia"/>
          <w:color w:val="EE0000"/>
        </w:rPr>
        <w:t>創新</w:t>
      </w:r>
      <w:r w:rsidR="000D306F" w:rsidRPr="00367E79">
        <w:rPr>
          <w:color w:val="EE0000"/>
        </w:rPr>
        <w:t>機會</w:t>
      </w:r>
      <w:r w:rsidR="00A55128">
        <w:rPr>
          <w:rFonts w:hint="eastAsia"/>
        </w:rPr>
        <w:t>來</w:t>
      </w:r>
      <w:r w:rsidR="000D306F" w:rsidRPr="000D306F">
        <w:t>界定問題與設定目標，</w:t>
      </w:r>
      <w:r w:rsidR="001C40F1">
        <w:rPr>
          <w:rFonts w:hint="eastAsia"/>
        </w:rPr>
        <w:t>形塑</w:t>
      </w:r>
      <w:r w:rsidR="000D306F" w:rsidRPr="000D306F">
        <w:t>後續策略與實</w:t>
      </w:r>
      <w:r w:rsidR="00E76EEE">
        <w:rPr>
          <w:rFonts w:hint="eastAsia"/>
        </w:rPr>
        <w:t>際</w:t>
      </w:r>
      <w:r w:rsidR="000D306F" w:rsidRPr="000D306F">
        <w:t>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50A613A4"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1A5F7A">
        <w:rPr>
          <w:color w:val="156082" w:themeColor="accent1"/>
        </w:rPr>
        <w:t>產業需求</w:t>
      </w:r>
      <w:r w:rsidR="00F25B58" w:rsidRPr="00F25B58">
        <w:t>與</w:t>
      </w:r>
      <w:r w:rsidR="00E42A62" w:rsidRPr="001A5F7A">
        <w:rPr>
          <w:rFonts w:hint="eastAsia"/>
          <w:color w:val="156082" w:themeColor="accent1"/>
        </w:rPr>
        <w:t>企業</w:t>
      </w:r>
      <w:r w:rsidR="00F25B58" w:rsidRPr="001A5F7A">
        <w:rPr>
          <w:color w:val="156082" w:themeColor="accent1"/>
        </w:rPr>
        <w:t>能力</w:t>
      </w:r>
      <w:r w:rsidR="00604C3D">
        <w:rPr>
          <w:rFonts w:hint="eastAsia"/>
        </w:rPr>
        <w:t>等</w:t>
      </w:r>
      <w:r w:rsidR="00F25B58" w:rsidRPr="00F25B58">
        <w:t>條件。</w:t>
      </w:r>
      <w:r w:rsidR="00406521" w:rsidRPr="00406521">
        <w:t>產業需求</w:t>
      </w:r>
      <w:r w:rsidR="00617390">
        <w:rPr>
          <w:rFonts w:hint="eastAsia"/>
        </w:rPr>
        <w:t>包含</w:t>
      </w:r>
      <w:r w:rsidR="004A7161" w:rsidRPr="001A5F7A">
        <w:rPr>
          <w:rFonts w:hint="eastAsia"/>
          <w:color w:val="156082" w:themeColor="accent1"/>
        </w:rPr>
        <w:t>企業對</w:t>
      </w:r>
      <w:r w:rsidR="00CD4C67" w:rsidRPr="001A5F7A">
        <w:rPr>
          <w:rFonts w:hint="eastAsia"/>
          <w:color w:val="156082" w:themeColor="accent1"/>
        </w:rPr>
        <w:t>產業之</w:t>
      </w:r>
      <w:r w:rsidR="00406521" w:rsidRPr="001A5F7A">
        <w:rPr>
          <w:color w:val="156082" w:themeColor="accent1"/>
        </w:rPr>
        <w:t>制度文化、價值觀與使用者需求</w:t>
      </w:r>
      <w:r w:rsidR="00406521" w:rsidRPr="00406521">
        <w:t>等</w:t>
      </w:r>
      <w:r w:rsidR="00406521" w:rsidRPr="001A5F7A">
        <w:rPr>
          <w:color w:val="156082" w:themeColor="accent1"/>
        </w:rPr>
        <w:t>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w:t>
      </w:r>
      <w:r w:rsidR="00D373EE">
        <w:rPr>
          <w:rFonts w:hint="eastAsia"/>
        </w:rPr>
        <w:t>的</w:t>
      </w:r>
      <w:r w:rsidR="00D373EE" w:rsidRPr="001143FE">
        <w:rPr>
          <w:rFonts w:hint="eastAsia"/>
        </w:rPr>
        <w:t>策略</w:t>
      </w:r>
      <w:r w:rsidR="00CF39B3" w:rsidRPr="001143FE">
        <w:rPr>
          <w:rFonts w:hint="eastAsia"/>
        </w:rPr>
        <w:t>修正</w:t>
      </w:r>
      <w:r w:rsidR="001844B5" w:rsidRPr="001143FE">
        <w:rPr>
          <w:rFonts w:hint="eastAsia"/>
        </w:rPr>
        <w:t>過程</w:t>
      </w:r>
      <w:r w:rsidR="00CF39B3" w:rsidRPr="001143FE">
        <w:t>。</w:t>
      </w:r>
    </w:p>
    <w:p w14:paraId="3A9911C6" w14:textId="77777777" w:rsidR="00157DCB" w:rsidRDefault="00157DCB" w:rsidP="00D15305">
      <w:pPr>
        <w:pStyle w:val="15"/>
        <w:spacing w:line="276" w:lineRule="auto"/>
        <w:ind w:firstLine="480"/>
      </w:pPr>
    </w:p>
    <w:p w14:paraId="11DB2666" w14:textId="13B7246F"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44FB1">
        <w:rPr>
          <w:color w:val="156082" w:themeColor="accent1"/>
        </w:rPr>
        <w:t>企業</w:t>
      </w:r>
      <w:r w:rsidR="00686029" w:rsidRPr="00686029">
        <w:t>與</w:t>
      </w:r>
      <w:r w:rsidR="00686029" w:rsidRPr="00644FB1">
        <w:rPr>
          <w:color w:val="156082" w:themeColor="accent1"/>
        </w:rPr>
        <w:t>技術</w:t>
      </w:r>
      <w:r w:rsidR="004079D3" w:rsidRPr="00644FB1">
        <w:rPr>
          <w:rFonts w:hint="eastAsia"/>
          <w:color w:val="156082" w:themeColor="accent1"/>
        </w:rPr>
        <w:t>互動間</w:t>
      </w:r>
      <w:r w:rsidR="004079D3" w:rsidRPr="00735929">
        <w:rPr>
          <w:rFonts w:hint="eastAsia"/>
          <w:color w:val="EE0000"/>
        </w:rPr>
        <w:t>可</w:t>
      </w:r>
      <w:r w:rsidR="00836D11" w:rsidRPr="00735929">
        <w:rPr>
          <w:rFonts w:hint="eastAsia"/>
          <w:color w:val="EE0000"/>
        </w:rPr>
        <w:t>探索之</w:t>
      </w:r>
      <w:r w:rsidR="00686029" w:rsidRPr="00735929">
        <w:rPr>
          <w:color w:val="EE0000"/>
        </w:rPr>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4E7CC1">
        <w:rPr>
          <w:rFonts w:hint="eastAsia"/>
        </w:rPr>
        <w:t>何種</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r w:rsidR="0006771A" w:rsidRPr="00004502">
        <w:rPr>
          <w:color w:val="156082" w:themeColor="accent1"/>
        </w:rPr>
        <w:t>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0980F9E0"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94749C">
        <w:rPr>
          <w:rFonts w:hint="eastAsia"/>
          <w:color w:val="156082" w:themeColor="accent1"/>
        </w:rPr>
        <w:t>資源深耕</w:t>
      </w:r>
      <w:r w:rsidR="00E872C5" w:rsidRPr="002672C4">
        <w:rPr>
          <w:color w:val="EE0000"/>
        </w:rPr>
        <w:t>與</w:t>
      </w:r>
      <w:r w:rsidR="00A171DA" w:rsidRPr="0094749C">
        <w:rPr>
          <w:rFonts w:hint="eastAsia"/>
          <w:color w:val="156082" w:themeColor="accent1"/>
        </w:rPr>
        <w:t>創新</w:t>
      </w:r>
      <w:r w:rsidR="00004D56" w:rsidRPr="0094749C">
        <w:rPr>
          <w:rFonts w:hint="eastAsia"/>
          <w:color w:val="156082" w:themeColor="accent1"/>
        </w:rPr>
        <w:t>資源</w:t>
      </w:r>
      <w:r w:rsidR="00E872C5" w:rsidRPr="0094749C">
        <w:rPr>
          <w:color w:val="156082" w:themeColor="accent1"/>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124C97D4"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w:t>
      </w:r>
      <w:r w:rsidR="00944F2E">
        <w:rPr>
          <w:rFonts w:hint="eastAsia"/>
          <w:color w:val="EE0000"/>
        </w:rPr>
        <w:t>科技</w:t>
      </w:r>
      <w:r w:rsidR="003D4396" w:rsidRPr="006F3C75">
        <w:rPr>
          <w:color w:val="156082" w:themeColor="accent1"/>
        </w:rPr>
        <w:t>落地</w:t>
      </w:r>
      <w:r w:rsidR="00774192" w:rsidRPr="006F3C75">
        <w:rPr>
          <w:rFonts w:hint="eastAsia"/>
          <w:color w:val="156082" w:themeColor="accent1"/>
        </w:rPr>
        <w:t>應用之</w:t>
      </w:r>
      <w:r w:rsidR="00E51826" w:rsidRPr="006F3C75">
        <w:rPr>
          <w:rFonts w:hint="eastAsia"/>
          <w:color w:val="156082" w:themeColor="accent1"/>
        </w:rPr>
        <w:t>情況</w:t>
      </w:r>
      <w:r w:rsidR="00774192">
        <w:rPr>
          <w:rFonts w:hint="eastAsia"/>
          <w:color w:val="EE0000"/>
        </w:rPr>
        <w:t>及</w:t>
      </w:r>
      <w:r w:rsidR="007219DF">
        <w:rPr>
          <w:rFonts w:hint="eastAsia"/>
          <w:color w:val="EE0000"/>
        </w:rPr>
        <w:t>數位創新行動</w:t>
      </w:r>
      <w:r w:rsidR="007219DF" w:rsidRPr="006F3C75">
        <w:rPr>
          <w:rFonts w:hint="eastAsia"/>
          <w:color w:val="156082" w:themeColor="accent1"/>
        </w:rPr>
        <w:t>具體</w:t>
      </w:r>
      <w:r w:rsidR="007F292E" w:rsidRPr="006F3C75">
        <w:rPr>
          <w:rFonts w:hint="eastAsia"/>
          <w:color w:val="156082" w:themeColor="accent1"/>
        </w:rPr>
        <w:t>之</w:t>
      </w:r>
      <w:r w:rsidRPr="006F3C75">
        <w:rPr>
          <w:color w:val="156082" w:themeColor="accent1"/>
        </w:rPr>
        <w:t>價值</w:t>
      </w:r>
      <w:r w:rsidR="006F7D89" w:rsidRPr="006F3C75">
        <w:rPr>
          <w:rFonts w:hint="eastAsia"/>
          <w:color w:val="156082" w:themeColor="accent1"/>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w:t>
      </w:r>
      <w:r w:rsidR="00885622">
        <w:rPr>
          <w:rFonts w:hint="eastAsia"/>
        </w:rPr>
        <w:t>持續演進的</w:t>
      </w:r>
      <w:r w:rsidR="00885622" w:rsidRPr="001736B4">
        <w:rPr>
          <w:rFonts w:hint="eastAsia"/>
          <w:color w:val="156082" w:themeColor="accent1"/>
        </w:rPr>
        <w:t>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01F55262"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w:t>
      </w:r>
      <w:r w:rsidR="00071933">
        <w:rPr>
          <w:rFonts w:hint="eastAsia"/>
        </w:rPr>
        <w:t>步</w:t>
      </w:r>
      <w:r w:rsidRPr="002A11F3">
        <w:t>制定出</w:t>
      </w:r>
      <w:r w:rsidR="003D6F4A">
        <w:rPr>
          <w:rFonts w:hint="eastAsia"/>
        </w:rPr>
        <w:t>可</w:t>
      </w:r>
      <w:r w:rsidR="00DE638E">
        <w:rPr>
          <w:rFonts w:hint="eastAsia"/>
        </w:rPr>
        <w:t>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75F919BE" w:rsidR="009536DF" w:rsidRDefault="009536DF" w:rsidP="00C10BA9">
      <w:pPr>
        <w:pStyle w:val="15"/>
        <w:ind w:firstLine="480"/>
      </w:pPr>
      <w:r w:rsidRPr="002A11F3">
        <w:t>觀察</w:t>
      </w:r>
      <w:r w:rsidRPr="002A11F3">
        <w:t>Frontier.cool</w:t>
      </w:r>
      <w:r w:rsidRPr="002A11F3">
        <w:t>如何在不同發展階段中，透過</w:t>
      </w:r>
      <w:r w:rsidRPr="00E43656">
        <w:rPr>
          <w:color w:val="156082" w:themeColor="accent1"/>
        </w:rPr>
        <w:t>問題認知、行動實踐、</w:t>
      </w:r>
      <w:r w:rsidR="008751BB" w:rsidRPr="00E43656">
        <w:rPr>
          <w:color w:val="156082" w:themeColor="accent1"/>
        </w:rPr>
        <w:t>探索</w:t>
      </w:r>
      <w:r w:rsidRPr="00E43656">
        <w:rPr>
          <w:color w:val="156082" w:themeColor="accent1"/>
        </w:rPr>
        <w:t>可供性與</w:t>
      </w:r>
      <w:r w:rsidR="008751BB" w:rsidRPr="00E43656">
        <w:rPr>
          <w:rFonts w:hint="eastAsia"/>
          <w:color w:val="156082" w:themeColor="accent1"/>
        </w:rPr>
        <w:t>雙元可供性實現</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48228FC8"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A77B58">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w:t>
            </w:r>
            <w:r w:rsidRPr="00B97B6F">
              <w:rPr>
                <w:rFonts w:hint="eastAsia"/>
                <w:color w:val="156082" w:themeColor="accent1"/>
              </w:rPr>
              <w:t>覺察並界定欲解決之產業痛點或機會</w:t>
            </w:r>
            <w:r w:rsidRPr="00660D83">
              <w:rPr>
                <w:rFonts w:hint="eastAsia"/>
                <w:color w:val="auto"/>
              </w:rPr>
              <w:t>，</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w:t>
            </w:r>
            <w:r w:rsidRPr="003E50C1">
              <w:rPr>
                <w:rFonts w:hint="eastAsia"/>
                <w:color w:val="156082" w:themeColor="accent1"/>
              </w:rPr>
              <w:t>企業在</w:t>
            </w:r>
            <w:r w:rsidR="00E20F0C" w:rsidRPr="003E50C1">
              <w:rPr>
                <w:rFonts w:hint="eastAsia"/>
                <w:color w:val="156082" w:themeColor="accent1"/>
              </w:rPr>
              <w:t>數位創新</w:t>
            </w:r>
            <w:r w:rsidRPr="003E50C1">
              <w:rPr>
                <w:rFonts w:hint="eastAsia"/>
                <w:color w:val="156082" w:themeColor="accent1"/>
              </w:rPr>
              <w:t>過程中</w:t>
            </w:r>
            <w:r w:rsidRPr="00660D83">
              <w:rPr>
                <w:rFonts w:hint="eastAsia"/>
                <w:color w:val="auto"/>
              </w:rPr>
              <w:t>，所意識之</w:t>
            </w:r>
            <w:r w:rsidRPr="003E50C1">
              <w:rPr>
                <w:rFonts w:hint="eastAsia"/>
                <w:color w:val="156082" w:themeColor="accent1"/>
              </w:rPr>
              <w:t>明確動機與目標設定</w:t>
            </w:r>
            <w:r w:rsidRPr="00660D83">
              <w:rPr>
                <w:rFonts w:hint="eastAsia"/>
                <w:color w:val="auto"/>
              </w:rPr>
              <w:t>，探究</w:t>
            </w:r>
            <w:r w:rsidR="00F665D6">
              <w:rPr>
                <w:rFonts w:hint="eastAsia"/>
                <w:color w:val="auto"/>
              </w:rPr>
              <w:t>企業</w:t>
            </w:r>
            <w:r w:rsidRPr="003E50C1">
              <w:rPr>
                <w:rFonts w:hint="eastAsia"/>
                <w:color w:val="156082" w:themeColor="accent1"/>
              </w:rPr>
              <w:t>動機與意圖如何影響</w:t>
            </w:r>
            <w:r w:rsidRPr="003E50C1">
              <w:rPr>
                <w:rFonts w:hint="eastAsia"/>
                <w:color w:val="auto"/>
              </w:rPr>
              <w:t>後</w:t>
            </w:r>
            <w:r w:rsidR="001B6B7C" w:rsidRPr="003E50C1">
              <w:rPr>
                <w:rFonts w:hint="eastAsia"/>
                <w:color w:val="auto"/>
              </w:rPr>
              <w:t>續企業</w:t>
            </w:r>
            <w:r w:rsidR="009B1316" w:rsidRPr="003E50C1">
              <w:rPr>
                <w:rFonts w:hint="eastAsia"/>
                <w:color w:val="auto"/>
              </w:rPr>
              <w:t>的</w:t>
            </w:r>
            <w:r w:rsidRPr="003E50C1">
              <w:rPr>
                <w:rFonts w:hint="eastAsia"/>
                <w:color w:val="156082" w:themeColor="accent1"/>
              </w:rPr>
              <w:t>認知與策略行動</w:t>
            </w:r>
            <w:r w:rsidRPr="00660D83">
              <w:rPr>
                <w:rFonts w:hint="eastAsia"/>
                <w:color w:val="auto"/>
              </w:rPr>
              <w:t>。</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42EACCF9"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150F91">
              <w:rPr>
                <w:rFonts w:hint="eastAsia"/>
                <w:color w:val="156082" w:themeColor="accent1"/>
              </w:rPr>
              <w:t>創新</w:t>
            </w:r>
            <w:r w:rsidR="002B3431" w:rsidRPr="00150F91">
              <w:rPr>
                <w:rFonts w:hint="eastAsia"/>
                <w:color w:val="156082" w:themeColor="accent1"/>
              </w:rPr>
              <w:t>科技</w:t>
            </w:r>
            <w:r w:rsidR="00660D83" w:rsidRPr="00150F91">
              <w:rPr>
                <w:rFonts w:hint="eastAsia"/>
                <w:color w:val="156082" w:themeColor="accent1"/>
              </w:rPr>
              <w:t>實際應用於</w:t>
            </w:r>
            <w:r w:rsidRPr="00150F91">
              <w:rPr>
                <w:rFonts w:hint="eastAsia"/>
                <w:color w:val="156082" w:themeColor="accent1"/>
              </w:rPr>
              <w:t>產業</w:t>
            </w:r>
            <w:r w:rsidR="00660D83" w:rsidRPr="00150F91">
              <w:rPr>
                <w:rFonts w:hint="eastAsia"/>
                <w:color w:val="156082" w:themeColor="accent1"/>
              </w:rPr>
              <w:t>之情況</w:t>
            </w:r>
            <w:r w:rsidRPr="00660D83">
              <w:rPr>
                <w:rFonts w:hint="eastAsia"/>
                <w:color w:val="auto"/>
              </w:rPr>
              <w:t>，</w:t>
            </w:r>
            <w:r w:rsidR="00CE75B4">
              <w:rPr>
                <w:rFonts w:hint="eastAsia"/>
                <w:color w:val="auto"/>
              </w:rPr>
              <w:t>並</w:t>
            </w:r>
            <w:r w:rsidR="00BC6650" w:rsidRPr="002E0AF9">
              <w:rPr>
                <w:rFonts w:hint="eastAsia"/>
                <w:color w:val="156082" w:themeColor="accent1"/>
              </w:rPr>
              <w:t>分析</w:t>
            </w:r>
            <w:r w:rsidR="00880016" w:rsidRPr="002E0AF9">
              <w:rPr>
                <w:rFonts w:hint="eastAsia"/>
                <w:color w:val="156082" w:themeColor="accent1"/>
              </w:rPr>
              <w:t>科技</w:t>
            </w:r>
            <w:r w:rsidR="00824C10" w:rsidRPr="002E0AF9">
              <w:rPr>
                <w:rFonts w:hint="eastAsia"/>
                <w:color w:val="156082" w:themeColor="accent1"/>
              </w:rPr>
              <w:t>融入後</w:t>
            </w:r>
            <w:r w:rsidRPr="002E0AF9">
              <w:rPr>
                <w:rFonts w:hint="eastAsia"/>
                <w:color w:val="156082" w:themeColor="accent1"/>
              </w:rPr>
              <w:t>產業</w:t>
            </w:r>
            <w:r w:rsidR="0031315D" w:rsidRPr="002E0AF9">
              <w:rPr>
                <w:rFonts w:hint="eastAsia"/>
                <w:color w:val="156082" w:themeColor="accent1"/>
              </w:rPr>
              <w:t>的</w:t>
            </w:r>
            <w:r w:rsidR="00D83C08" w:rsidRPr="002E0AF9">
              <w:rPr>
                <w:rFonts w:hint="eastAsia"/>
                <w:color w:val="156082" w:themeColor="accent1"/>
              </w:rPr>
              <w:t>新</w:t>
            </w:r>
            <w:r w:rsidR="00540316" w:rsidRPr="002E0AF9">
              <w:rPr>
                <w:rFonts w:hint="eastAsia"/>
                <w:color w:val="156082" w:themeColor="accent1"/>
              </w:rPr>
              <w:t>運</w:t>
            </w:r>
            <w:r w:rsidRPr="002E0AF9">
              <w:rPr>
                <w:rFonts w:hint="eastAsia"/>
                <w:color w:val="156082" w:themeColor="accent1"/>
              </w:rPr>
              <w:t>作型態</w:t>
            </w:r>
            <w:r w:rsidRPr="00660D83">
              <w:rPr>
                <w:rFonts w:hint="eastAsia"/>
                <w:color w:val="auto"/>
              </w:rPr>
              <w:t>，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w:t>
            </w:r>
            <w:r w:rsidR="009C0E38" w:rsidRPr="00660D83">
              <w:rPr>
                <w:rFonts w:hint="eastAsia"/>
                <w:color w:val="auto"/>
              </w:rPr>
              <w:t>變化</w:t>
            </w:r>
            <w:r w:rsidR="002E0AF9">
              <w:rPr>
                <w:rFonts w:hint="eastAsia"/>
                <w:color w:val="auto"/>
              </w:rPr>
              <w:t>等</w:t>
            </w:r>
            <w:r w:rsidRPr="00660D83">
              <w:rPr>
                <w:rFonts w:hint="eastAsia"/>
                <w:color w:val="auto"/>
              </w:rPr>
              <w:t>，並</w:t>
            </w:r>
            <w:r w:rsidRPr="00147036">
              <w:rPr>
                <w:rFonts w:hint="eastAsia"/>
                <w:color w:val="C00000"/>
              </w:rPr>
              <w:t>評估</w:t>
            </w:r>
            <w:r w:rsidR="00346CF8" w:rsidRPr="00147036">
              <w:rPr>
                <w:rFonts w:hint="eastAsia"/>
                <w:color w:val="C00000"/>
              </w:rPr>
              <w:t>數位創新結果</w:t>
            </w:r>
            <w:r w:rsidRPr="00147036">
              <w:rPr>
                <w:rFonts w:hint="eastAsia"/>
                <w:color w:val="C00000"/>
              </w:rPr>
              <w:t>對產業轉型與價值再造的貢獻</w:t>
            </w:r>
            <w:r w:rsidRPr="00660D83">
              <w:rPr>
                <w:rFonts w:hint="eastAsia"/>
                <w:color w:val="auto"/>
              </w:rPr>
              <w:t>。</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702009FF"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593F9C">
              <w:rPr>
                <w:rFonts w:hint="eastAsia"/>
                <w:color w:val="C00000"/>
              </w:rPr>
              <w:t>對</w:t>
            </w:r>
            <w:r w:rsidR="00762EBE" w:rsidRPr="00593F9C">
              <w:rPr>
                <w:rFonts w:hint="eastAsia"/>
                <w:color w:val="C00000"/>
              </w:rPr>
              <w:t>數位創新</w:t>
            </w:r>
            <w:r w:rsidRPr="00593F9C">
              <w:rPr>
                <w:rFonts w:hint="eastAsia"/>
                <w:color w:val="C00000"/>
              </w:rPr>
              <w:t>發展和產業轉型之機會與限制</w:t>
            </w:r>
            <w:r w:rsidRPr="003E0DD7">
              <w:rPr>
                <w:rFonts w:hint="eastAsia"/>
              </w:rPr>
              <w:t>，</w:t>
            </w:r>
            <w:r w:rsidRPr="00593F9C">
              <w:rPr>
                <w:rFonts w:hint="eastAsia"/>
                <w:color w:val="C00000"/>
              </w:rPr>
              <w:t>理解</w:t>
            </w:r>
            <w:r w:rsidR="00B63E0D" w:rsidRPr="00593F9C">
              <w:rPr>
                <w:rFonts w:hint="eastAsia"/>
                <w:color w:val="C00000"/>
              </w:rPr>
              <w:t>產業與</w:t>
            </w:r>
            <w:r w:rsidRPr="00593F9C">
              <w:rPr>
                <w:rFonts w:hint="eastAsia"/>
                <w:color w:val="C00000"/>
              </w:rPr>
              <w:t>使用者需求</w:t>
            </w:r>
            <w:r w:rsidRPr="003E0DD7">
              <w:rPr>
                <w:rFonts w:hint="eastAsia"/>
              </w:rPr>
              <w:t>。</w:t>
            </w:r>
          </w:p>
        </w:tc>
        <w:tc>
          <w:tcPr>
            <w:tcW w:w="3881" w:type="dxa"/>
          </w:tcPr>
          <w:p w14:paraId="319C6A63" w14:textId="5EF53262" w:rsidR="004C72D3" w:rsidRDefault="004C72D3" w:rsidP="004C72D3">
            <w:pPr>
              <w:pStyle w:val="151"/>
            </w:pPr>
            <w:r w:rsidRPr="003E0DD7">
              <w:rPr>
                <w:rFonts w:hint="eastAsia"/>
              </w:rPr>
              <w:t>觀察企業各階段</w:t>
            </w:r>
            <w:r w:rsidRPr="00A52193">
              <w:rPr>
                <w:rFonts w:hint="eastAsia"/>
                <w:color w:val="C00000"/>
              </w:rPr>
              <w:t>資源、知識、技術與組織能力</w:t>
            </w:r>
            <w:r w:rsidRPr="003E0DD7">
              <w:rPr>
                <w:rFonts w:hint="eastAsia"/>
              </w:rPr>
              <w:t>，</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w:t>
            </w:r>
            <w:r w:rsidRPr="00A52193">
              <w:rPr>
                <w:color w:val="C00000"/>
              </w:rPr>
              <w:t>根據自身能力</w:t>
            </w:r>
            <w:r w:rsidRPr="00A52193">
              <w:rPr>
                <w:rFonts w:hint="eastAsia"/>
                <w:color w:val="C00000"/>
              </w:rPr>
              <w:t>訂定</w:t>
            </w:r>
            <w:r w:rsidR="00A9452A" w:rsidRPr="00A52193">
              <w:rPr>
                <w:rFonts w:hint="eastAsia"/>
                <w:color w:val="C00000"/>
              </w:rPr>
              <w:t>創新</w:t>
            </w:r>
            <w:r w:rsidRPr="00A52193">
              <w:rPr>
                <w:color w:val="C00000"/>
              </w:rP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40E7FACB" w:rsidR="004C72D3" w:rsidRDefault="004C72D3" w:rsidP="004C72D3">
            <w:pPr>
              <w:pStyle w:val="151"/>
            </w:pPr>
            <w:r w:rsidRPr="001319FF">
              <w:rPr>
                <w:rFonts w:hint="eastAsia"/>
              </w:rPr>
              <w:t>觀察</w:t>
            </w:r>
            <w:r w:rsidRPr="001A763F">
              <w:rPr>
                <w:rFonts w:hint="eastAsia"/>
                <w:color w:val="C00000"/>
              </w:rPr>
              <w:t>科技中穩定可操作的技術特性</w:t>
            </w:r>
            <w:r w:rsidR="001A763F">
              <w:rPr>
                <w:rFonts w:hint="eastAsia"/>
              </w:rPr>
              <w:t>、</w:t>
            </w:r>
            <w:r w:rsidRPr="00E25574">
              <w:rPr>
                <w:rFonts w:hint="eastAsia"/>
                <w:color w:val="C00000"/>
              </w:rPr>
              <w:t>分析</w:t>
            </w:r>
            <w:r w:rsidR="001D0DB3" w:rsidRPr="00E25574">
              <w:rPr>
                <w:rFonts w:hint="eastAsia"/>
                <w:color w:val="C00000"/>
              </w:rPr>
              <w:t>可供性中</w:t>
            </w:r>
            <w:r w:rsidRPr="00E25574">
              <w:rPr>
                <w:rFonts w:hint="eastAsia"/>
                <w:color w:val="C00000"/>
              </w:rPr>
              <w:t>蘊含之</w:t>
            </w:r>
            <w:r w:rsidR="001D0DB3" w:rsidRPr="00E25574">
              <w:rPr>
                <w:rFonts w:hint="eastAsia"/>
                <w:color w:val="C00000"/>
              </w:rPr>
              <w:t>物質特性</w:t>
            </w:r>
            <w:r>
              <w:rPr>
                <w:rFonts w:hint="eastAsia"/>
              </w:rPr>
              <w:t>，</w:t>
            </w:r>
            <w:r w:rsidRPr="007E0A04">
              <w:rPr>
                <w:rFonts w:hint="eastAsia"/>
                <w:color w:val="156082" w:themeColor="accent1"/>
              </w:rPr>
              <w:t>探索</w:t>
            </w:r>
            <w:r w:rsidR="00F32ECD" w:rsidRPr="007E0A04">
              <w:rPr>
                <w:rFonts w:hint="eastAsia"/>
                <w:color w:val="156082" w:themeColor="accent1"/>
              </w:rPr>
              <w:t>可供性</w:t>
            </w:r>
            <w:r w:rsidR="00E25574" w:rsidRPr="007E0A04">
              <w:rPr>
                <w:rFonts w:hint="eastAsia"/>
                <w:color w:val="156082" w:themeColor="accent1"/>
              </w:rPr>
              <w:t>於</w:t>
            </w:r>
            <w:r w:rsidR="00262A61" w:rsidRPr="007E0A04">
              <w:rPr>
                <w:rFonts w:hint="eastAsia"/>
                <w:color w:val="156082" w:themeColor="accent1"/>
              </w:rPr>
              <w:t>產業</w:t>
            </w:r>
            <w:r w:rsidRPr="007E0A04">
              <w:rPr>
                <w:rFonts w:hint="eastAsia"/>
                <w:color w:val="156082" w:themeColor="accent1"/>
              </w:rPr>
              <w:t>滿足需求的</w:t>
            </w:r>
            <w:r w:rsidR="00070A6F" w:rsidRPr="007E0A04">
              <w:rPr>
                <w:rFonts w:hint="eastAsia"/>
                <w:color w:val="156082" w:themeColor="accent1"/>
              </w:rPr>
              <w:t>價值及</w:t>
            </w:r>
            <w:r w:rsidRPr="007E0A04">
              <w:rPr>
                <w:rFonts w:hint="eastAsia"/>
                <w:color w:val="156082" w:themeColor="accent1"/>
              </w:rPr>
              <w:t>機會</w:t>
            </w:r>
            <w:r>
              <w:rPr>
                <w:rFonts w:hint="eastAsia"/>
              </w:rPr>
              <w:t>，</w:t>
            </w:r>
            <w:r>
              <w:t>評估</w:t>
            </w:r>
            <w:r w:rsidR="007E0A04">
              <w:rPr>
                <w:rFonts w:hint="eastAsia"/>
              </w:rPr>
              <w:t>可供性</w:t>
            </w:r>
            <w:r>
              <w:rPr>
                <w:rFonts w:hint="eastAsia"/>
              </w:rPr>
              <w:t>對</w:t>
            </w:r>
            <w:r w:rsidR="003E0FAE">
              <w:rPr>
                <w:rFonts w:hint="eastAsia"/>
              </w:rPr>
              <w:t>於</w:t>
            </w:r>
            <w:r>
              <w:rPr>
                <w:rFonts w:hint="eastAsia"/>
              </w:rPr>
              <w:t>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186AEFE3"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855B3F">
              <w:rPr>
                <w:rFonts w:hint="eastAsia"/>
                <w:color w:val="156082" w:themeColor="accent1"/>
              </w:rPr>
              <w:t>如何被調整、強化及延伸應用，滿足開發需求、</w:t>
            </w:r>
            <w:r w:rsidRPr="00855B3F">
              <w:rPr>
                <w:color w:val="156082" w:themeColor="accent1"/>
              </w:rPr>
              <w:t>提升</w:t>
            </w:r>
            <w:r w:rsidR="00F05B25" w:rsidRPr="00855B3F">
              <w:rPr>
                <w:rFonts w:hint="eastAsia"/>
                <w:color w:val="156082" w:themeColor="accent1"/>
              </w:rPr>
              <w:t>數位創新</w:t>
            </w:r>
            <w:r w:rsidRPr="00855B3F">
              <w:rPr>
                <w:color w:val="156082" w:themeColor="accent1"/>
              </w:rPr>
              <w:t>潛力</w:t>
            </w:r>
            <w:r>
              <w:t>。</w:t>
            </w:r>
          </w:p>
        </w:tc>
        <w:tc>
          <w:tcPr>
            <w:tcW w:w="3881" w:type="dxa"/>
          </w:tcPr>
          <w:p w14:paraId="56F62FB2" w14:textId="0BB845B9" w:rsidR="004C72D3" w:rsidRDefault="004C72D3" w:rsidP="004C72D3">
            <w:pPr>
              <w:pStyle w:val="151"/>
            </w:pPr>
            <w:r>
              <w:t>觀察企業</w:t>
            </w:r>
            <w:r w:rsidRPr="00855B3F">
              <w:rPr>
                <w:color w:val="156082" w:themeColor="accent1"/>
              </w:rPr>
              <w:t>如何主動探索</w:t>
            </w:r>
            <w:r w:rsidRPr="00855B3F">
              <w:rPr>
                <w:rFonts w:hint="eastAsia"/>
                <w:color w:val="156082" w:themeColor="accent1"/>
              </w:rPr>
              <w:t>和導入</w:t>
            </w:r>
            <w:r w:rsidRPr="00855B3F">
              <w:rPr>
                <w:color w:val="156082" w:themeColor="accent1"/>
              </w:rPr>
              <w:t>潛在可利用之技術、知識與策略夥伴</w:t>
            </w:r>
            <w:r w:rsidRPr="00805E16">
              <w:rPr>
                <w:rFonts w:hint="eastAsia"/>
              </w:rPr>
              <w:t>，藉由</w:t>
            </w:r>
            <w:r>
              <w:rPr>
                <w:rFonts w:hint="eastAsia"/>
              </w:rPr>
              <w:t>策略</w:t>
            </w:r>
            <w:r w:rsidRPr="00855B3F">
              <w:rPr>
                <w:color w:val="156082" w:themeColor="accent1"/>
              </w:rPr>
              <w:t>擴展資源與</w:t>
            </w:r>
            <w:r w:rsidRPr="00855B3F">
              <w:rPr>
                <w:rFonts w:hint="eastAsia"/>
                <w:color w:val="156082" w:themeColor="accent1"/>
              </w:rPr>
              <w:t>平台</w:t>
            </w:r>
            <w:r w:rsidRPr="00855B3F">
              <w:rPr>
                <w:color w:val="156082" w:themeColor="accent1"/>
              </w:rP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5DF9A6EE" w:rsidR="004C72D3" w:rsidRDefault="004C72D3" w:rsidP="004C72D3">
            <w:pPr>
              <w:pStyle w:val="151"/>
            </w:pPr>
            <w:r>
              <w:rPr>
                <w:rFonts w:hint="eastAsia"/>
              </w:rPr>
              <w:t>觀察</w:t>
            </w:r>
            <w:r>
              <w:t>企業</w:t>
            </w:r>
            <w:r w:rsidRPr="004B693D">
              <w:rPr>
                <w:rFonts w:hint="eastAsia"/>
                <w:color w:val="156082" w:themeColor="accent1"/>
              </w:rPr>
              <w:t>面對</w:t>
            </w:r>
            <w:r w:rsidR="00031DA8" w:rsidRPr="004B693D">
              <w:rPr>
                <w:rFonts w:hint="eastAsia"/>
                <w:color w:val="156082" w:themeColor="accent1"/>
              </w:rPr>
              <w:t>深耕運用與創新探索之雙元</w:t>
            </w:r>
            <w:r w:rsidRPr="004B693D">
              <w:rPr>
                <w:rFonts w:hint="eastAsia"/>
                <w:color w:val="156082" w:themeColor="accent1"/>
              </w:rPr>
              <w:t>策略</w:t>
            </w:r>
            <w:r>
              <w:rPr>
                <w:rFonts w:hint="eastAsia"/>
              </w:rPr>
              <w:t>時，如何設計</w:t>
            </w:r>
            <w:r w:rsidR="00DD61F0">
              <w:rPr>
                <w:rFonts w:hint="eastAsia"/>
              </w:rPr>
              <w:t>平衡</w:t>
            </w:r>
            <w:r>
              <w:rPr>
                <w:rFonts w:hint="eastAsia"/>
              </w:rPr>
              <w:t>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597CFE8C"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A77B58">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w:t>
      </w:r>
      <w:r w:rsidR="006A1712" w:rsidRPr="00E34DA5">
        <w:rPr>
          <w:rFonts w:hint="eastAsia"/>
          <w:color w:val="156082" w:themeColor="accent1"/>
        </w:rPr>
        <w:t>分析</w:t>
      </w:r>
      <w:r w:rsidR="00067C85" w:rsidRPr="00E34DA5">
        <w:rPr>
          <w:rFonts w:hint="eastAsia"/>
          <w:color w:val="156082" w:themeColor="accent1"/>
        </w:rPr>
        <w:t>數位創新過程中</w:t>
      </w:r>
      <w:r w:rsidR="00067C85">
        <w:rPr>
          <w:rFonts w:hint="eastAsia"/>
        </w:rPr>
        <w:t>，</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sidRPr="005066AC">
        <w:rPr>
          <w:rFonts w:hint="eastAsia"/>
          <w:color w:val="156082" w:themeColor="accent1"/>
        </w:rPr>
        <w:t>建構創新產業生態系</w:t>
      </w:r>
      <w:r w:rsidR="00EE1BF1">
        <w:rPr>
          <w:rFonts w:hint="eastAsia"/>
        </w:rPr>
        <w:t>。</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432BB1A4"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A77B58">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6CABFC62" w:rsidR="00AE337C" w:rsidRDefault="00ED11ED" w:rsidP="006C0007">
      <w:pPr>
        <w:pStyle w:val="15"/>
        <w:ind w:firstLine="480"/>
      </w:pPr>
      <w:r w:rsidRPr="00ED11ED">
        <w:t>個案研究</w:t>
      </w:r>
      <w:r w:rsidR="00FF596C">
        <w:rPr>
          <w:rFonts w:hint="eastAsia"/>
        </w:rPr>
        <w:t>資料取得方式</w:t>
      </w:r>
      <w:r w:rsidRPr="00ED11ED">
        <w:t>可能來自：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028B0079"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A77B58">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D05819">
        <w:rPr>
          <w:color w:val="156082" w:themeColor="accent1"/>
        </w:rPr>
        <w:t>Glaser &amp; Strauss</w:t>
      </w:r>
      <w:r w:rsidR="0058695C" w:rsidRPr="00D05819">
        <w:rPr>
          <w:rFonts w:hint="eastAsia"/>
          <w:color w:val="156082" w:themeColor="accent1"/>
        </w:rPr>
        <w:t>認為</w:t>
      </w:r>
      <w:r w:rsidR="009C521E" w:rsidRPr="00D05819">
        <w:rPr>
          <w:color w:val="156082" w:themeColor="accent1"/>
        </w:rPr>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276EAA">
        <w:rPr>
          <w:rFonts w:hint="eastAsia"/>
          <w:color w:val="156082" w:themeColor="accent1"/>
        </w:rPr>
        <w:t>基於</w:t>
      </w:r>
      <w:r w:rsidR="008E631C" w:rsidRPr="00276EAA">
        <w:rPr>
          <w:rFonts w:hint="eastAsia"/>
          <w:color w:val="156082" w:themeColor="accent1"/>
        </w:rPr>
        <w:t>資料</w:t>
      </w:r>
      <w:r w:rsidR="00270656" w:rsidRPr="00276EAA">
        <w:rPr>
          <w:rFonts w:hint="eastAsia"/>
          <w:color w:val="156082" w:themeColor="accent1"/>
        </w:rPr>
        <w:t>的</w:t>
      </w:r>
      <w:r w:rsidR="00EA3AB2" w:rsidRPr="00276EAA">
        <w:rPr>
          <w:rFonts w:hint="eastAsia"/>
          <w:color w:val="156082" w:themeColor="accent1"/>
        </w:rPr>
        <w:t>理論通常不會被更多的</w:t>
      </w:r>
      <w:r w:rsidR="0059546A" w:rsidRPr="00276EAA">
        <w:rPr>
          <w:rFonts w:hint="eastAsia"/>
          <w:color w:val="156082" w:themeColor="accent1"/>
        </w:rPr>
        <w:t>資料</w:t>
      </w:r>
      <w:r w:rsidR="00EA3AB2" w:rsidRPr="00276EAA">
        <w:rPr>
          <w:rFonts w:hint="eastAsia"/>
          <w:color w:val="156082" w:themeColor="accent1"/>
        </w:rPr>
        <w:t>完全</w:t>
      </w:r>
      <w:r w:rsidR="008E631C" w:rsidRPr="00276EAA">
        <w:rPr>
          <w:rFonts w:hint="eastAsia"/>
          <w:color w:val="156082" w:themeColor="accent1"/>
        </w:rPr>
        <w:t>推翻</w:t>
      </w:r>
      <w:r w:rsidR="00EA3AB2" w:rsidRPr="00276EAA">
        <w:rPr>
          <w:rFonts w:hint="eastAsia"/>
          <w:color w:val="156082" w:themeColor="accent1"/>
        </w:rPr>
        <w:t>，也</w:t>
      </w:r>
      <w:r w:rsidR="00E83463" w:rsidRPr="00276EAA">
        <w:rPr>
          <w:rFonts w:hint="eastAsia"/>
          <w:color w:val="156082" w:themeColor="accent1"/>
        </w:rPr>
        <w:t>難以</w:t>
      </w:r>
      <w:r w:rsidR="00EA3AB2" w:rsidRPr="00276EAA">
        <w:rPr>
          <w:rFonts w:hint="eastAsia"/>
          <w:color w:val="156082" w:themeColor="accent1"/>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D08A53A"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w:t>
      </w:r>
      <w:r w:rsidR="00BC0C2F" w:rsidRPr="00B2706A">
        <w:rPr>
          <w:color w:val="156082" w:themeColor="accent1"/>
        </w:rPr>
        <w:t>編碼步驟</w:t>
      </w:r>
      <w:r w:rsidR="00BC0C2F" w:rsidRPr="00BC0C2F">
        <w:t>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w:t>
      </w:r>
      <w:r w:rsidR="00FE58B1" w:rsidRPr="002A3D0B">
        <w:rPr>
          <w:color w:val="156082" w:themeColor="accent1"/>
        </w:rPr>
        <w:t>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w:t>
      </w:r>
      <w:r w:rsidRPr="002A3D0B">
        <w:rPr>
          <w:color w:val="156082" w:themeColor="accent1"/>
        </w:rPr>
        <w:t>將類別</w:t>
      </w:r>
      <w:r w:rsidR="008101D4" w:rsidRPr="002A3D0B">
        <w:rPr>
          <w:rFonts w:hint="eastAsia"/>
          <w:color w:val="156082" w:themeColor="accent1"/>
        </w:rPr>
        <w:t>標</w:t>
      </w:r>
      <w:r w:rsidR="004D437F" w:rsidRPr="002A3D0B">
        <w:rPr>
          <w:rFonts w:hint="eastAsia"/>
          <w:color w:val="156082" w:themeColor="accent1"/>
        </w:rPr>
        <w:t>籤</w:t>
      </w:r>
      <w:r w:rsidRPr="002A3D0B">
        <w:rPr>
          <w:color w:val="156082" w:themeColor="accent1"/>
        </w:rPr>
        <w:t>進一步</w:t>
      </w:r>
      <w:r w:rsidR="008C054F" w:rsidRPr="002A3D0B">
        <w:rPr>
          <w:rFonts w:hint="eastAsia"/>
          <w:color w:val="156082" w:themeColor="accent1"/>
        </w:rPr>
        <w:t>歸納</w:t>
      </w:r>
      <w:r w:rsidR="00727300" w:rsidRPr="002A3D0B">
        <w:rPr>
          <w:rFonts w:hint="eastAsia"/>
          <w:color w:val="156082" w:themeColor="accent1"/>
        </w:rPr>
        <w:t>和</w:t>
      </w:r>
      <w:r w:rsidR="008C054F" w:rsidRPr="002A3D0B">
        <w:rPr>
          <w:rFonts w:hint="eastAsia"/>
          <w:color w:val="156082" w:themeColor="accent1"/>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sidRPr="002A3D0B">
        <w:rPr>
          <w:rFonts w:hint="eastAsia"/>
          <w:color w:val="156082" w:themeColor="accent1"/>
        </w:rPr>
        <w:t>找出如</w:t>
      </w:r>
      <w:r w:rsidR="00724BD5" w:rsidRPr="002A3D0B">
        <w:rPr>
          <w:color w:val="156082" w:themeColor="accent1"/>
        </w:rPr>
        <w:t>條件</w:t>
      </w:r>
      <w:r w:rsidR="0020107B" w:rsidRPr="002A3D0B">
        <w:rPr>
          <w:rFonts w:hint="eastAsia"/>
          <w:color w:val="156082" w:themeColor="accent1"/>
        </w:rPr>
        <w:t>（</w:t>
      </w:r>
      <w:r w:rsidR="00942EA1" w:rsidRPr="002A3D0B">
        <w:rPr>
          <w:rFonts w:hint="eastAsia"/>
          <w:color w:val="156082" w:themeColor="accent1"/>
        </w:rPr>
        <w:t>C</w:t>
      </w:r>
      <w:r w:rsidR="0020107B" w:rsidRPr="002A3D0B">
        <w:rPr>
          <w:color w:val="156082" w:themeColor="accent1"/>
        </w:rPr>
        <w:t>onditions</w:t>
      </w:r>
      <w:r w:rsidR="0020107B" w:rsidRPr="002A3D0B">
        <w:rPr>
          <w:rFonts w:hint="eastAsia"/>
          <w:color w:val="156082" w:themeColor="accent1"/>
        </w:rPr>
        <w:t>）</w:t>
      </w:r>
      <w:r w:rsidR="00724BD5" w:rsidRPr="002A3D0B">
        <w:rPr>
          <w:color w:val="156082" w:themeColor="accent1"/>
        </w:rPr>
        <w:t>、脈絡</w:t>
      </w:r>
      <w:r w:rsidR="00416A0F" w:rsidRPr="002A3D0B">
        <w:rPr>
          <w:rFonts w:hint="eastAsia"/>
          <w:color w:val="156082" w:themeColor="accent1"/>
        </w:rPr>
        <w:t>（</w:t>
      </w:r>
      <w:r w:rsidR="00051875" w:rsidRPr="002A3D0B">
        <w:rPr>
          <w:rFonts w:hint="eastAsia"/>
          <w:color w:val="156082" w:themeColor="accent1"/>
        </w:rPr>
        <w:t>Context</w:t>
      </w:r>
      <w:r w:rsidR="00416A0F" w:rsidRPr="002A3D0B">
        <w:rPr>
          <w:rFonts w:hint="eastAsia"/>
          <w:color w:val="156082" w:themeColor="accent1"/>
        </w:rPr>
        <w:t>）</w:t>
      </w:r>
      <w:r w:rsidR="00724BD5" w:rsidRPr="002A3D0B">
        <w:rPr>
          <w:color w:val="156082" w:themeColor="accent1"/>
        </w:rPr>
        <w:t>、策略</w:t>
      </w:r>
      <w:r w:rsidR="003E2EC1" w:rsidRPr="002A3D0B">
        <w:rPr>
          <w:rFonts w:hint="eastAsia"/>
          <w:color w:val="156082" w:themeColor="accent1"/>
        </w:rPr>
        <w:t>（</w:t>
      </w:r>
      <w:r w:rsidR="003E2EC1" w:rsidRPr="002A3D0B">
        <w:rPr>
          <w:rFonts w:hint="eastAsia"/>
          <w:color w:val="156082" w:themeColor="accent1"/>
        </w:rPr>
        <w:t>Strategy</w:t>
      </w:r>
      <w:r w:rsidR="003E2EC1" w:rsidRPr="002A3D0B">
        <w:rPr>
          <w:rFonts w:hint="eastAsia"/>
          <w:color w:val="156082" w:themeColor="accent1"/>
        </w:rPr>
        <w:t>）</w:t>
      </w:r>
      <w:r w:rsidR="00724BD5" w:rsidRPr="002A3D0B">
        <w:rPr>
          <w:color w:val="156082" w:themeColor="accent1"/>
        </w:rPr>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w:t>
      </w:r>
      <w:r w:rsidRPr="002A3D0B">
        <w:rPr>
          <w:color w:val="156082" w:themeColor="accent1"/>
        </w:rPr>
        <w:t>將所有類別統整到核心類別，並詳述尚需解釋的</w:t>
      </w:r>
      <w:r w:rsidR="000F1CBB" w:rsidRPr="002A3D0B">
        <w:rPr>
          <w:rFonts w:hint="eastAsia"/>
          <w:color w:val="156082" w:themeColor="accent1"/>
        </w:rPr>
        <w:t>部分</w:t>
      </w:r>
      <w:r w:rsidRPr="00450554">
        <w:t>，通常於研究後期進行。</w:t>
      </w:r>
      <w:r w:rsidR="00646344">
        <w:rPr>
          <w:rFonts w:hint="eastAsia"/>
        </w:rPr>
        <w:t>藉由</w:t>
      </w:r>
      <w:r w:rsidR="00646344" w:rsidRPr="002A3D0B">
        <w:rPr>
          <w:rFonts w:hint="eastAsia"/>
          <w:color w:val="156082" w:themeColor="accent1"/>
        </w:rPr>
        <w:t>對類別標籤收斂、歸納來彙整出</w:t>
      </w:r>
      <w:r w:rsidR="00DF4D4E" w:rsidRPr="002A3D0B">
        <w:rPr>
          <w:rFonts w:hint="eastAsia"/>
          <w:color w:val="156082" w:themeColor="accent1"/>
        </w:rPr>
        <w:t>具</w:t>
      </w:r>
      <w:r w:rsidR="00FF12DB" w:rsidRPr="002A3D0B">
        <w:rPr>
          <w:rFonts w:hint="eastAsia"/>
          <w:color w:val="156082" w:themeColor="accent1"/>
        </w:rPr>
        <w:t>解釋性之</w:t>
      </w:r>
      <w:r w:rsidR="00646344" w:rsidRPr="002A3D0B">
        <w:rPr>
          <w:rFonts w:hint="eastAsia"/>
          <w:color w:val="156082" w:themeColor="accent1"/>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3CC3271F"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A77B58">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04D08962"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r w:rsidR="006151CD">
        <w:rPr>
          <w:rFonts w:hint="eastAsia"/>
        </w:rPr>
        <w:t>123</w:t>
      </w:r>
      <w:r w:rsidR="0016229F">
        <w:rPr>
          <w:rFonts w:hint="eastAsia"/>
        </w:rPr>
        <w:t>456</w:t>
      </w:r>
      <w:r w:rsidR="005C3255">
        <w:rPr>
          <w:rFonts w:hint="eastAsia"/>
        </w:rPr>
        <w:t>789</w:t>
      </w:r>
    </w:p>
    <w:p w14:paraId="357F670A" w14:textId="3248A0D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4B2632">
        <w:rPr>
          <w:rFonts w:hint="eastAsia"/>
        </w:rPr>
        <w:t>與</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1DAF6DA0"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013834">
        <w:rPr>
          <w:rFonts w:hint="eastAsia"/>
        </w:rPr>
        <w:t>環保</w:t>
      </w:r>
      <w:r w:rsidR="003949C9" w:rsidRPr="003949C9">
        <w:t>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469F5DDE"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510B102F"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00A77B58">
        <w:rPr>
          <w:rStyle w:val="affd"/>
          <w:rFonts w:cstheme="minorBidi"/>
          <w:b/>
          <w:noProof/>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AD33080"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A77B58">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6E4788D7"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A77B58">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0191A10"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3713ED3E" w14:textId="041E0C6B"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C215EE">
        <w:rPr>
          <w:rFonts w:hint="eastAsia"/>
        </w:rPr>
        <w:t>，</w:t>
      </w:r>
      <w:r w:rsidR="00E25662">
        <w:rPr>
          <w:rFonts w:hint="eastAsia"/>
        </w:rPr>
        <w:t>見</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37F527B5"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sidR="00A77B58">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1ACFF5C3"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6089E96E" w14:textId="760E0DAA" w:rsidR="003E0DF5" w:rsidRDefault="004E20AE" w:rsidP="00B026D0">
      <w:pPr>
        <w:pStyle w:val="15"/>
        <w:ind w:firstLine="480"/>
      </w:pPr>
      <w:r w:rsidRPr="004E20AE">
        <w:lastRenderedPageBreak/>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與</w:t>
      </w:r>
      <w:r w:rsidR="003C6BF9">
        <w:rPr>
          <w:rFonts w:hint="eastAsia"/>
        </w:rPr>
        <w:t>提升</w:t>
      </w:r>
      <w:r w:rsidR="00834419" w:rsidRPr="00834419">
        <w:t>市場應變能力</w:t>
      </w:r>
      <w:r w:rsidR="003F4400">
        <w:rPr>
          <w:rFonts w:hint="eastAsia"/>
        </w:rPr>
        <w:t>，</w:t>
      </w:r>
      <w:r w:rsidR="00792EE0">
        <w:rPr>
          <w:rFonts w:hint="eastAsia"/>
        </w:rPr>
        <w:t>使</w:t>
      </w:r>
      <w:r w:rsidRPr="004E20AE">
        <w:t>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001C3F21">
        <w:rPr>
          <w:rFonts w:hint="eastAsia"/>
        </w:rPr>
        <w:t>透過數位科技</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Pr="001A4BBA">
        <w:t>。</w:t>
      </w:r>
      <w:r w:rsidR="00B467BF"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75C3AD5B"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r w:rsidR="00F61EBB" w:rsidRPr="00C6285F">
        <w:t>TextileCloud™</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w:t>
      </w:r>
      <w:r w:rsidR="00ED487D">
        <w:rPr>
          <w:rFonts w:hint="eastAsia"/>
        </w:rPr>
        <w:t>各大品牌</w:t>
      </w:r>
      <w:r w:rsidR="00742F8F">
        <w:rPr>
          <w:rFonts w:hint="eastAsia"/>
        </w:rPr>
        <w:t>都是平台的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5013FE0F" w:rsidR="008E6671" w:rsidRDefault="00216C59" w:rsidP="008D5F62">
      <w:pPr>
        <w:pStyle w:val="15"/>
        <w:ind w:firstLine="480"/>
      </w:pPr>
      <w:r w:rsidRPr="008E6671">
        <w:t>Frontier.coo</w:t>
      </w:r>
      <w:r w:rsidRPr="008E6671">
        <w:rPr>
          <w:rFonts w:hint="eastAsia"/>
        </w:rPr>
        <w:t>l</w:t>
      </w:r>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w:t>
      </w:r>
      <w:r w:rsidR="00750082">
        <w:rPr>
          <w:rFonts w:hint="eastAsia"/>
        </w:rPr>
        <w:t>產業生態</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7DB5092F"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A77B58">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lastRenderedPageBreak/>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2CFEECCA"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A77B58">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409614D1"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A77B58">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72D3E62B"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A77B58">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0C5A8AC6"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A77B58">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1018F4CA"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A77B58">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28F94AC0"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A77B58">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7C0EE896"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A77B58">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28E6D226"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A77B58">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C54939B"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A77B58">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23BEDB7A"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A77B58">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390AE8D3"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A77B58">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B3368B" w14:textId="77777777" w:rsidR="00F57B03" w:rsidRDefault="00F57B03" w:rsidP="00FB06EE">
      <w:pPr>
        <w:spacing w:after="0" w:line="240" w:lineRule="auto"/>
        <w:ind w:firstLine="480"/>
      </w:pPr>
      <w:r>
        <w:separator/>
      </w:r>
    </w:p>
  </w:endnote>
  <w:endnote w:type="continuationSeparator" w:id="0">
    <w:p w14:paraId="35DD1B01" w14:textId="77777777" w:rsidR="00F57B03" w:rsidRDefault="00F57B03"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FCCEE4" w14:textId="77777777" w:rsidR="00F57B03" w:rsidRDefault="00F57B03" w:rsidP="00FB06EE">
      <w:pPr>
        <w:spacing w:after="0" w:line="240" w:lineRule="auto"/>
        <w:ind w:firstLine="480"/>
      </w:pPr>
      <w:r>
        <w:separator/>
      </w:r>
    </w:p>
  </w:footnote>
  <w:footnote w:type="continuationSeparator" w:id="0">
    <w:p w14:paraId="30F76263" w14:textId="77777777" w:rsidR="00F57B03" w:rsidRDefault="00F57B03"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2"/>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6F2B"/>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301"/>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933"/>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7C5"/>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227"/>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C9"/>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4C1"/>
    <w:rsid w:val="001414FB"/>
    <w:rsid w:val="00141842"/>
    <w:rsid w:val="00141912"/>
    <w:rsid w:val="00141AB3"/>
    <w:rsid w:val="00141ADF"/>
    <w:rsid w:val="00141BA8"/>
    <w:rsid w:val="00141D98"/>
    <w:rsid w:val="00141E85"/>
    <w:rsid w:val="00141E87"/>
    <w:rsid w:val="001422EE"/>
    <w:rsid w:val="00142448"/>
    <w:rsid w:val="0014247B"/>
    <w:rsid w:val="001425AB"/>
    <w:rsid w:val="00142819"/>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987"/>
    <w:rsid w:val="00145B99"/>
    <w:rsid w:val="00145C71"/>
    <w:rsid w:val="00145EBE"/>
    <w:rsid w:val="00146124"/>
    <w:rsid w:val="00146186"/>
    <w:rsid w:val="00146421"/>
    <w:rsid w:val="001464FE"/>
    <w:rsid w:val="0014659F"/>
    <w:rsid w:val="00146651"/>
    <w:rsid w:val="00146948"/>
    <w:rsid w:val="00146C10"/>
    <w:rsid w:val="00146D0B"/>
    <w:rsid w:val="00147036"/>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1"/>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29F"/>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B4"/>
    <w:rsid w:val="001736F2"/>
    <w:rsid w:val="001738CD"/>
    <w:rsid w:val="001738D0"/>
    <w:rsid w:val="00173AD4"/>
    <w:rsid w:val="00173AEF"/>
    <w:rsid w:val="00173DAF"/>
    <w:rsid w:val="00173F2B"/>
    <w:rsid w:val="0017400A"/>
    <w:rsid w:val="0017414C"/>
    <w:rsid w:val="00174315"/>
    <w:rsid w:val="00174331"/>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5FD"/>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97F3E"/>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7A"/>
    <w:rsid w:val="001A5FE3"/>
    <w:rsid w:val="001A60CF"/>
    <w:rsid w:val="001A62A2"/>
    <w:rsid w:val="001A6508"/>
    <w:rsid w:val="001A686B"/>
    <w:rsid w:val="001A6902"/>
    <w:rsid w:val="001A691F"/>
    <w:rsid w:val="001A70F4"/>
    <w:rsid w:val="001A73F5"/>
    <w:rsid w:val="001A7573"/>
    <w:rsid w:val="001A763F"/>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C12"/>
    <w:rsid w:val="00235D21"/>
    <w:rsid w:val="00236348"/>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6EAA"/>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0B"/>
    <w:rsid w:val="002A3D88"/>
    <w:rsid w:val="002A3D95"/>
    <w:rsid w:val="002A3E85"/>
    <w:rsid w:val="002A3EDA"/>
    <w:rsid w:val="002A42EC"/>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41C"/>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1FC"/>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451"/>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AF9"/>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15D"/>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860"/>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0D12"/>
    <w:rsid w:val="003210A3"/>
    <w:rsid w:val="003212AB"/>
    <w:rsid w:val="003215A8"/>
    <w:rsid w:val="0032181C"/>
    <w:rsid w:val="00321A36"/>
    <w:rsid w:val="00321EFB"/>
    <w:rsid w:val="00322005"/>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E79"/>
    <w:rsid w:val="00367FCF"/>
    <w:rsid w:val="00370017"/>
    <w:rsid w:val="0037006C"/>
    <w:rsid w:val="00370267"/>
    <w:rsid w:val="00370706"/>
    <w:rsid w:val="003707EE"/>
    <w:rsid w:val="003709EA"/>
    <w:rsid w:val="00370CA1"/>
    <w:rsid w:val="00370DB2"/>
    <w:rsid w:val="00370F4B"/>
    <w:rsid w:val="00371055"/>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3158"/>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6"/>
    <w:rsid w:val="003808B9"/>
    <w:rsid w:val="00380E52"/>
    <w:rsid w:val="00380EBE"/>
    <w:rsid w:val="00380F13"/>
    <w:rsid w:val="00380F52"/>
    <w:rsid w:val="003810F4"/>
    <w:rsid w:val="0038110A"/>
    <w:rsid w:val="0038125F"/>
    <w:rsid w:val="003815D9"/>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4F3"/>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972"/>
    <w:rsid w:val="003B4BDE"/>
    <w:rsid w:val="003B4EDF"/>
    <w:rsid w:val="003B543F"/>
    <w:rsid w:val="003B545E"/>
    <w:rsid w:val="003B549F"/>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64C"/>
    <w:rsid w:val="003C18F5"/>
    <w:rsid w:val="003C1963"/>
    <w:rsid w:val="003C19B4"/>
    <w:rsid w:val="003C1F65"/>
    <w:rsid w:val="003C236E"/>
    <w:rsid w:val="003C23AE"/>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ED1"/>
    <w:rsid w:val="003D6F4A"/>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0FAE"/>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0C1"/>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66F"/>
    <w:rsid w:val="00444888"/>
    <w:rsid w:val="00444A61"/>
    <w:rsid w:val="00444B18"/>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FCA"/>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93D"/>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17A"/>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173"/>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CC1"/>
    <w:rsid w:val="004E7F11"/>
    <w:rsid w:val="004F0230"/>
    <w:rsid w:val="004F027F"/>
    <w:rsid w:val="004F06B5"/>
    <w:rsid w:val="004F07FF"/>
    <w:rsid w:val="004F0856"/>
    <w:rsid w:val="004F0984"/>
    <w:rsid w:val="004F09C7"/>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3E6"/>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AC"/>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12"/>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831"/>
    <w:rsid w:val="005728FD"/>
    <w:rsid w:val="00572A0C"/>
    <w:rsid w:val="00572A9F"/>
    <w:rsid w:val="00572B6F"/>
    <w:rsid w:val="00572B93"/>
    <w:rsid w:val="00572C21"/>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3F9C"/>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12A"/>
    <w:rsid w:val="005C21E4"/>
    <w:rsid w:val="005C25F1"/>
    <w:rsid w:val="005C2640"/>
    <w:rsid w:val="005C2699"/>
    <w:rsid w:val="005C27BD"/>
    <w:rsid w:val="005C2ADA"/>
    <w:rsid w:val="005C2DBB"/>
    <w:rsid w:val="005C2E66"/>
    <w:rsid w:val="005C2E9F"/>
    <w:rsid w:val="005C2F0B"/>
    <w:rsid w:val="005C3068"/>
    <w:rsid w:val="005C3255"/>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3B3"/>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1CD"/>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4FB1"/>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C5"/>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B9E"/>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929"/>
    <w:rsid w:val="006A5FA0"/>
    <w:rsid w:val="006A6133"/>
    <w:rsid w:val="006A6357"/>
    <w:rsid w:val="006A651A"/>
    <w:rsid w:val="006A6743"/>
    <w:rsid w:val="006A6A20"/>
    <w:rsid w:val="006A7020"/>
    <w:rsid w:val="006A721F"/>
    <w:rsid w:val="006A726C"/>
    <w:rsid w:val="006A7514"/>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83"/>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A5C"/>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C75"/>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5F2"/>
    <w:rsid w:val="007067E5"/>
    <w:rsid w:val="00706B69"/>
    <w:rsid w:val="00706C19"/>
    <w:rsid w:val="00706D70"/>
    <w:rsid w:val="007070FA"/>
    <w:rsid w:val="00707248"/>
    <w:rsid w:val="00707554"/>
    <w:rsid w:val="007075E2"/>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9DF"/>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96F"/>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C33"/>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929"/>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2A5"/>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192"/>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890"/>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253"/>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A0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BD4"/>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152"/>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C10"/>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25"/>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DF6"/>
    <w:rsid w:val="00853F59"/>
    <w:rsid w:val="0085434A"/>
    <w:rsid w:val="0085441D"/>
    <w:rsid w:val="008547C6"/>
    <w:rsid w:val="00854FFF"/>
    <w:rsid w:val="0085531A"/>
    <w:rsid w:val="008554A7"/>
    <w:rsid w:val="008555B5"/>
    <w:rsid w:val="008555F4"/>
    <w:rsid w:val="0085568E"/>
    <w:rsid w:val="0085585E"/>
    <w:rsid w:val="00855B3F"/>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BF"/>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105A"/>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16F4"/>
    <w:rsid w:val="00921878"/>
    <w:rsid w:val="00921D47"/>
    <w:rsid w:val="00921DBD"/>
    <w:rsid w:val="00922313"/>
    <w:rsid w:val="00922405"/>
    <w:rsid w:val="0092258D"/>
    <w:rsid w:val="00922642"/>
    <w:rsid w:val="00922944"/>
    <w:rsid w:val="00922CEC"/>
    <w:rsid w:val="00922F58"/>
    <w:rsid w:val="009230BE"/>
    <w:rsid w:val="0092318D"/>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4F2E"/>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49C"/>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7BD"/>
    <w:rsid w:val="009B0A95"/>
    <w:rsid w:val="009B0B6F"/>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5FEF"/>
    <w:rsid w:val="009C609D"/>
    <w:rsid w:val="009C60DD"/>
    <w:rsid w:val="009C61C3"/>
    <w:rsid w:val="009C63E0"/>
    <w:rsid w:val="009C641E"/>
    <w:rsid w:val="009C68C5"/>
    <w:rsid w:val="009C68D4"/>
    <w:rsid w:val="009C68FD"/>
    <w:rsid w:val="009C6A30"/>
    <w:rsid w:val="009C6A85"/>
    <w:rsid w:val="009C6DBF"/>
    <w:rsid w:val="009C6FE8"/>
    <w:rsid w:val="009C708C"/>
    <w:rsid w:val="009C7091"/>
    <w:rsid w:val="009C7112"/>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6F8"/>
    <w:rsid w:val="009D17F3"/>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409"/>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3A"/>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D0"/>
    <w:rsid w:val="00A22DE7"/>
    <w:rsid w:val="00A22ED1"/>
    <w:rsid w:val="00A23230"/>
    <w:rsid w:val="00A2333F"/>
    <w:rsid w:val="00A234BF"/>
    <w:rsid w:val="00A23532"/>
    <w:rsid w:val="00A236AC"/>
    <w:rsid w:val="00A23873"/>
    <w:rsid w:val="00A23A45"/>
    <w:rsid w:val="00A24212"/>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931"/>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3B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93"/>
    <w:rsid w:val="00A521AA"/>
    <w:rsid w:val="00A525AB"/>
    <w:rsid w:val="00A52717"/>
    <w:rsid w:val="00A52ADD"/>
    <w:rsid w:val="00A52CC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5FDA"/>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58"/>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C05"/>
    <w:rsid w:val="00A87D36"/>
    <w:rsid w:val="00A902F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0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75B"/>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50F"/>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DF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1B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06A"/>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C41"/>
    <w:rsid w:val="00B47D47"/>
    <w:rsid w:val="00B47DCE"/>
    <w:rsid w:val="00B47DD4"/>
    <w:rsid w:val="00B47F53"/>
    <w:rsid w:val="00B5008B"/>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51F"/>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F7E"/>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3E0D"/>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BF8"/>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B6F"/>
    <w:rsid w:val="00B97CE7"/>
    <w:rsid w:val="00B97F85"/>
    <w:rsid w:val="00BA0208"/>
    <w:rsid w:val="00BA0322"/>
    <w:rsid w:val="00BA037E"/>
    <w:rsid w:val="00BA04B9"/>
    <w:rsid w:val="00BA0A64"/>
    <w:rsid w:val="00BA0B66"/>
    <w:rsid w:val="00BA0BE8"/>
    <w:rsid w:val="00BA0C54"/>
    <w:rsid w:val="00BA0DBC"/>
    <w:rsid w:val="00BA0E69"/>
    <w:rsid w:val="00BA0F6F"/>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A01"/>
    <w:rsid w:val="00BB1DFA"/>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377"/>
    <w:rsid w:val="00BD63DC"/>
    <w:rsid w:val="00BD64B2"/>
    <w:rsid w:val="00BD6580"/>
    <w:rsid w:val="00BD6651"/>
    <w:rsid w:val="00BD6C05"/>
    <w:rsid w:val="00BD6E8A"/>
    <w:rsid w:val="00BD6EE0"/>
    <w:rsid w:val="00BD7101"/>
    <w:rsid w:val="00BD7126"/>
    <w:rsid w:val="00BD721C"/>
    <w:rsid w:val="00BD7296"/>
    <w:rsid w:val="00BD7355"/>
    <w:rsid w:val="00BD75CA"/>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203"/>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91A"/>
    <w:rsid w:val="00C26A57"/>
    <w:rsid w:val="00C26B7A"/>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E6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7A8"/>
    <w:rsid w:val="00C768B9"/>
    <w:rsid w:val="00C76BA0"/>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8B"/>
    <w:rsid w:val="00C86CAA"/>
    <w:rsid w:val="00C8716F"/>
    <w:rsid w:val="00C8726E"/>
    <w:rsid w:val="00C877E1"/>
    <w:rsid w:val="00C877FD"/>
    <w:rsid w:val="00C87BDB"/>
    <w:rsid w:val="00C90076"/>
    <w:rsid w:val="00C90164"/>
    <w:rsid w:val="00C903E5"/>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3F4"/>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C35"/>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819"/>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3EE"/>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E5"/>
    <w:rsid w:val="00D52629"/>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30A"/>
    <w:rsid w:val="00D555FE"/>
    <w:rsid w:val="00D5564B"/>
    <w:rsid w:val="00D5596A"/>
    <w:rsid w:val="00D55E50"/>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1D"/>
    <w:rsid w:val="00D7256B"/>
    <w:rsid w:val="00D725D1"/>
    <w:rsid w:val="00D726DC"/>
    <w:rsid w:val="00D72756"/>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27"/>
    <w:rsid w:val="00D97C4C"/>
    <w:rsid w:val="00D97CC2"/>
    <w:rsid w:val="00D97EFA"/>
    <w:rsid w:val="00DA0060"/>
    <w:rsid w:val="00DA008C"/>
    <w:rsid w:val="00DA013F"/>
    <w:rsid w:val="00DA047B"/>
    <w:rsid w:val="00DA04B2"/>
    <w:rsid w:val="00DA04CD"/>
    <w:rsid w:val="00DA06CC"/>
    <w:rsid w:val="00DA0701"/>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1F0"/>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8C8"/>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8E"/>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995"/>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A39"/>
    <w:rsid w:val="00E20B7F"/>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574"/>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DA5"/>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23F"/>
    <w:rsid w:val="00E36306"/>
    <w:rsid w:val="00E36330"/>
    <w:rsid w:val="00E36465"/>
    <w:rsid w:val="00E36673"/>
    <w:rsid w:val="00E36CB3"/>
    <w:rsid w:val="00E36E4C"/>
    <w:rsid w:val="00E36F23"/>
    <w:rsid w:val="00E36FED"/>
    <w:rsid w:val="00E37134"/>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56"/>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544"/>
    <w:rsid w:val="00E5260A"/>
    <w:rsid w:val="00E527B5"/>
    <w:rsid w:val="00E5289B"/>
    <w:rsid w:val="00E528BC"/>
    <w:rsid w:val="00E529A5"/>
    <w:rsid w:val="00E52B45"/>
    <w:rsid w:val="00E52B5F"/>
    <w:rsid w:val="00E52CAE"/>
    <w:rsid w:val="00E52DA6"/>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EEE"/>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F9"/>
    <w:rsid w:val="00EA19E0"/>
    <w:rsid w:val="00EA1D5B"/>
    <w:rsid w:val="00EA23B4"/>
    <w:rsid w:val="00EA23CD"/>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8B"/>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9ED"/>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140"/>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03"/>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0B"/>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5EE"/>
    <w:rsid w:val="00FC58E5"/>
    <w:rsid w:val="00FC595C"/>
    <w:rsid w:val="00FC5BA3"/>
    <w:rsid w:val="00FC5E9A"/>
    <w:rsid w:val="00FC6070"/>
    <w:rsid w:val="00FC61E8"/>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719"/>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0</TotalTime>
  <Pages>122</Pages>
  <Words>104561</Words>
  <Characters>140112</Characters>
  <Application>Microsoft Office Word</Application>
  <DocSecurity>0</DocSecurity>
  <Lines>5189</Lines>
  <Paragraphs>3446</Paragraphs>
  <ScaleCrop>false</ScaleCrop>
  <Company/>
  <LinksUpToDate>false</LinksUpToDate>
  <CharactersWithSpaces>241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12</cp:revision>
  <cp:lastPrinted>2025-10-27T09:22:00Z</cp:lastPrinted>
  <dcterms:created xsi:type="dcterms:W3CDTF">2025-10-15T07:56:00Z</dcterms:created>
  <dcterms:modified xsi:type="dcterms:W3CDTF">2025-10-27T09:24:00Z</dcterms:modified>
</cp:coreProperties>
</file>